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828DA5" w14:textId="631F67E4" w:rsidR="00946B2F" w:rsidRPr="00375DC9" w:rsidRDefault="00416858" w:rsidP="00946B2F">
      <w:pPr>
        <w:pStyle w:val="Titre1"/>
      </w:pPr>
      <w:r>
        <w:t>S1 Text</w:t>
      </w:r>
      <w:r w:rsidR="00946B2F" w:rsidRPr="00375DC9">
        <w:t xml:space="preserve">: </w:t>
      </w:r>
      <w:r w:rsidR="00946B2F">
        <w:t>I</w:t>
      </w:r>
      <w:r w:rsidR="00946B2F" w:rsidRPr="00375DC9">
        <w:t xml:space="preserve">-Bird investigation methods </w:t>
      </w:r>
    </w:p>
    <w:p w14:paraId="1180C272" w14:textId="77777777" w:rsidR="00946B2F" w:rsidRPr="00375DC9" w:rsidRDefault="00946B2F" w:rsidP="00946B2F">
      <w:pPr>
        <w:pStyle w:val="Titre2"/>
      </w:pPr>
      <w:r w:rsidRPr="00375DC9">
        <w:t>Design and participation</w:t>
      </w:r>
    </w:p>
    <w:p w14:paraId="13B0382E" w14:textId="77777777" w:rsidR="00946B2F" w:rsidRPr="00375DC9" w:rsidRDefault="00946B2F" w:rsidP="00946B2F">
      <w:r w:rsidRPr="00375DC9">
        <w:t xml:space="preserve">The </w:t>
      </w:r>
      <w:r>
        <w:t>I</w:t>
      </w:r>
      <w:r w:rsidRPr="00375DC9">
        <w:t xml:space="preserve">-Bird </w:t>
      </w:r>
      <w:r>
        <w:t xml:space="preserve">(individual-based investigation of resistance dissemination) </w:t>
      </w:r>
      <w:r w:rsidRPr="00375DC9">
        <w:t>investigation was a prospective, observational, cohort study conducted in a 200-bed long-term care hospital over a 6-month period (</w:t>
      </w:r>
      <w:r>
        <w:t>May</w:t>
      </w:r>
      <w:r w:rsidRPr="00375DC9">
        <w:t xml:space="preserve">-November) in 2009. This center, located in </w:t>
      </w:r>
      <w:proofErr w:type="spellStart"/>
      <w:r w:rsidRPr="00375DC9">
        <w:t>Berck-sur-Mer</w:t>
      </w:r>
      <w:proofErr w:type="spellEnd"/>
      <w:r w:rsidRPr="00375DC9">
        <w:t>, France, is organized in five wards corresponding to five different clinical specialties (geriatrics, neurology, nutrition, orthopedics and post–operative cares). Such a facility was chose</w:t>
      </w:r>
      <w:r w:rsidR="005C787B">
        <w:t>n</w:t>
      </w:r>
      <w:r w:rsidRPr="00375DC9">
        <w:t xml:space="preserve"> for several reasons. These centers are viewed as a potential reservoir of antibiotic-resistant bacteria for acute-care centers, with the potential for amplification and dissemination into the community. Second, the average stay of 3 months provided a longer follow-up of the patients, thereby improving the study feasibility in terms of wireless recording of interactions among participants.</w:t>
      </w:r>
    </w:p>
    <w:p w14:paraId="6A67E8FE" w14:textId="77777777" w:rsidR="00946B2F" w:rsidRPr="00375DC9" w:rsidRDefault="00946B2F" w:rsidP="00946B2F">
      <w:r w:rsidRPr="00375DC9">
        <w:t xml:space="preserve">To enhance the participation of patients and healthcare workers (HCWs), several information meetings were help in April and May 2009. The overall participation rate was 90.1% (788 participants total) of all patients and HCW present in the hospital over the 6–month study period: 452 distinct patients stayed in the hospital, 108 auxiliary nurses, 76 nurse interns, 58 nurses, 28 reeducation therapists (including physiotherapists and </w:t>
      </w:r>
      <w:proofErr w:type="spellStart"/>
      <w:r w:rsidRPr="00375DC9">
        <w:t>ergotherapists</w:t>
      </w:r>
      <w:proofErr w:type="spellEnd"/>
      <w:r w:rsidRPr="00375DC9">
        <w:t>), 19 ancillary hospital staff, 7 nurse managers, 7 physicians, and 40 administrative staff. Overall, 8,599 participant-weeks of follow-up were recorded. Each participant was followed for an average of 12.5 weeks (7.6 for patients, 15.2 for HCWs) and up to a maximum of 22 weeks.</w:t>
      </w:r>
      <w:r>
        <w:t xml:space="preserve"> The case-control analysis described in the main article cover the period June-November 2009.</w:t>
      </w:r>
    </w:p>
    <w:p w14:paraId="2F623F87" w14:textId="77777777" w:rsidR="00946B2F" w:rsidRPr="00375DC9" w:rsidRDefault="00946B2F" w:rsidP="00946B2F">
      <w:pPr>
        <w:pStyle w:val="Titre2"/>
      </w:pPr>
      <w:r w:rsidRPr="00375DC9">
        <w:t>Bacterial follow-up and characterization</w:t>
      </w:r>
    </w:p>
    <w:p w14:paraId="672BDD0E" w14:textId="77777777" w:rsidR="00946B2F" w:rsidRPr="00375DC9" w:rsidRDefault="00946B2F" w:rsidP="00946B2F">
      <w:r w:rsidRPr="00375DC9">
        <w:t xml:space="preserve">Microbiological monitoring of a participating patient included weekly nasal and rectal swabs, as well as swabs of entry wounds or invasive devices (tracheotomy, gastrostomy, </w:t>
      </w:r>
      <w:r w:rsidRPr="00375DC9">
        <w:rPr>
          <w:i/>
        </w:rPr>
        <w:t>etc</w:t>
      </w:r>
      <w:r w:rsidRPr="00375DC9">
        <w:t xml:space="preserve">.) for </w:t>
      </w:r>
      <w:r w:rsidRPr="00375DC9">
        <w:rPr>
          <w:i/>
        </w:rPr>
        <w:t xml:space="preserve">Staphylococcus </w:t>
      </w:r>
      <w:proofErr w:type="spellStart"/>
      <w:r w:rsidRPr="00375DC9">
        <w:rPr>
          <w:i/>
        </w:rPr>
        <w:t>aureus</w:t>
      </w:r>
      <w:proofErr w:type="spellEnd"/>
      <w:r w:rsidRPr="00375DC9">
        <w:t xml:space="preserve"> and </w:t>
      </w:r>
      <w:proofErr w:type="spellStart"/>
      <w:r w:rsidRPr="00375DC9">
        <w:t>enterobacteria</w:t>
      </w:r>
      <w:proofErr w:type="spellEnd"/>
      <w:r w:rsidRPr="00375DC9">
        <w:t xml:space="preserve"> resistant to third-generation </w:t>
      </w:r>
      <w:proofErr w:type="spellStart"/>
      <w:r w:rsidRPr="00375DC9">
        <w:t>cephalosporins</w:t>
      </w:r>
      <w:proofErr w:type="spellEnd"/>
      <w:r w:rsidRPr="00375DC9">
        <w:t xml:space="preserve">. Screening of participating HCWs included only weekly nasal swabs. All collected swabs (nasal, rectal, and entry wounds combined) were frozen at -80°C and stored in the Microbiological Laboratory of Raymond </w:t>
      </w:r>
      <w:proofErr w:type="spellStart"/>
      <w:r w:rsidRPr="00375DC9">
        <w:t>Poincaré</w:t>
      </w:r>
      <w:proofErr w:type="spellEnd"/>
      <w:r w:rsidRPr="00375DC9">
        <w:t xml:space="preserve"> University Hospital </w:t>
      </w:r>
      <w:r w:rsidRPr="00375DC9">
        <w:lastRenderedPageBreak/>
        <w:t>(</w:t>
      </w:r>
      <w:proofErr w:type="spellStart"/>
      <w:r w:rsidRPr="00375DC9">
        <w:t>Garches</w:t>
      </w:r>
      <w:proofErr w:type="spellEnd"/>
      <w:r w:rsidRPr="00375DC9">
        <w:t xml:space="preserve">, France). The targeted microorganisms were isolated, subjected to antibiotic-resistance </w:t>
      </w:r>
      <w:proofErr w:type="spellStart"/>
      <w:r w:rsidRPr="00375DC9">
        <w:t>phenotyping</w:t>
      </w:r>
      <w:proofErr w:type="spellEnd"/>
      <w:r w:rsidRPr="00375DC9">
        <w:t xml:space="preserve"> and genotyped (to date only </w:t>
      </w:r>
      <w:r w:rsidRPr="00375DC9">
        <w:rPr>
          <w:i/>
        </w:rPr>
        <w:t xml:space="preserve">S. </w:t>
      </w:r>
      <w:proofErr w:type="spellStart"/>
      <w:r w:rsidRPr="00375DC9">
        <w:rPr>
          <w:i/>
        </w:rPr>
        <w:t>aureus</w:t>
      </w:r>
      <w:proofErr w:type="spellEnd"/>
      <w:r w:rsidRPr="00375DC9">
        <w:t>).</w:t>
      </w:r>
    </w:p>
    <w:p w14:paraId="18CC5913" w14:textId="77777777" w:rsidR="00946B2F" w:rsidRPr="00375DC9" w:rsidRDefault="00946B2F" w:rsidP="00946B2F">
      <w:pPr>
        <w:pStyle w:val="Titre2"/>
      </w:pPr>
      <w:r w:rsidRPr="00375DC9">
        <w:t xml:space="preserve">Microbiological methods for </w:t>
      </w:r>
      <w:r w:rsidRPr="00375DC9">
        <w:rPr>
          <w:i/>
        </w:rPr>
        <w:t xml:space="preserve">S. </w:t>
      </w:r>
      <w:proofErr w:type="spellStart"/>
      <w:r w:rsidRPr="00375DC9">
        <w:rPr>
          <w:i/>
        </w:rPr>
        <w:t>aureus</w:t>
      </w:r>
      <w:proofErr w:type="spellEnd"/>
      <w:r w:rsidRPr="00375DC9">
        <w:t xml:space="preserve"> identification and characterization</w:t>
      </w:r>
    </w:p>
    <w:p w14:paraId="7281F275" w14:textId="3180C9AF" w:rsidR="00946B2F" w:rsidRPr="00375DC9" w:rsidRDefault="00946B2F" w:rsidP="00946B2F">
      <w:pPr>
        <w:rPr>
          <w:rFonts w:cs="Arial"/>
          <w:color w:val="000000"/>
        </w:rPr>
      </w:pPr>
      <w:r w:rsidRPr="00375DC9">
        <w:rPr>
          <w:rFonts w:cs="Arial"/>
          <w:color w:val="000000"/>
        </w:rPr>
        <w:t>Nasal swabs collection was performed as described previously with sterile cotton-wool swabs</w:t>
      </w:r>
      <w:r>
        <w:rPr>
          <w:color w:val="000000"/>
          <w:vertAlign w:val="superscript"/>
        </w:rPr>
        <w:fldChar w:fldCharType="begin"/>
      </w:r>
      <w:r w:rsidR="00F011EE">
        <w:rPr>
          <w:color w:val="000000"/>
          <w:vertAlign w:val="superscript"/>
        </w:rPr>
        <w:instrText xml:space="preserve"> ADDIN ZOTERO_ITEM CSL_CITATION {"citationID":"1dc1o928pk","properties":{"formattedCitation":"{\\rtf \\super 1\\nosupersub{}}","plainCitation":"1"},"citationItems":[{"id":553,"uris":["http://zotero.org/users/599480/items/KM37PXAK"],"uri":["http://zotero.org/users/599480/items/KM37PXAK"],"itemData":{"id":553,"type":"article-journal","title":"Patient nostril microbial flora: individual-dependency and diversity precluding prediction of Staphylococcus aureus acquisition","container-title":"Clinical Microbiology and Infection","page":"70–78","volume":"20","issue":"1","source":"Wiley Online Library","abstract":"The potential role of a patient's resident microbial flora in the risk of acquiring multiresistant bacteria (MRB) during hospitalization is unclear. We investigated this role by cross-sectional study of 103 patients at risk of acquisition of Staphylococcus aureus (SA), resistant (MRSA) or not (MSSA) to methicillin, recruited in four French hospitals. The flora was analysed by an exhaustive culture-based approach combined with molecular and/or mass-spectrometry-based identification, and SA strain typing. Forty-three of the 53 SA-negative patients at entry were followed for up to 52 weeks: 19 (44.2%) remained negative for SA and 24 (55.8%) became positive, including 19 (79%) who acquired an MSSA, four (17%) who acquired an MRSA and one who acquired both (4%). Fifty-one different species were identified among the 103 patients, of which two, Corynebacterium accolens and Staphylococcus haemolyticus (p = 0.02-0.01), were more prevalent in the absence of SA. However, the same number of patients carrying or not these two species acquired an MSSA/MRSA during follow-up, regardless of antibiotic treatment received. Clustering analysis showed that the microbial flora was highly specific to each patient, and not predictive for acquisition of MSSA/MRSA or not. Patient-specific microbial resident flora is not predictive of SA acquisition.","URL":"http://onlinelibrary.wiley.com/doi/10.1111/1469-0691.12208/abstract","DOI":"10.1111/1469-0691.12208","ISSN":"1469-0691","shortTitle":"Patient nostril microbial flora","language":"en","author":[{"family":"Alvarez","given":"A. S."},{"family":"Remy","given":"L."},{"family":"Allix-Béguec","given":"C."},{"family":"Ligier","given":"C."},{"family":"Dupont","given":"C."},{"family":"Leminor","given":"O."},{"family":"Lawrence","given":"C."},{"family":"Supply","given":"P."},{"family":"Guillemot","given":"D."},{"family":"Gaillard","given":"J. L."},{"family":"Salomon","given":"J."},{"family":"Herrmann","given":"J.-L."}],"issued":{"date-parts":[["2014"]]},"accessed":{"date-parts":[["2014",3,18]]}}}],"schema":"https://github.com/citation-style-language/schema/raw/master/csl-citation.json"} </w:instrText>
      </w:r>
      <w:r>
        <w:rPr>
          <w:color w:val="000000"/>
          <w:vertAlign w:val="superscript"/>
        </w:rPr>
        <w:fldChar w:fldCharType="separate"/>
      </w:r>
      <w:r w:rsidR="00F011EE" w:rsidRPr="00F011EE">
        <w:rPr>
          <w:rFonts w:ascii="Cambria"/>
          <w:color w:val="000000"/>
          <w:vertAlign w:val="superscript"/>
        </w:rPr>
        <w:t>1</w:t>
      </w:r>
      <w:r>
        <w:rPr>
          <w:color w:val="000000"/>
          <w:vertAlign w:val="superscript"/>
        </w:rPr>
        <w:fldChar w:fldCharType="end"/>
      </w:r>
      <w:r w:rsidRPr="00375DC9">
        <w:rPr>
          <w:rFonts w:cs="Arial"/>
          <w:color w:val="000000"/>
        </w:rPr>
        <w:t xml:space="preserve">. </w:t>
      </w:r>
      <w:r w:rsidRPr="00375DC9">
        <w:t xml:space="preserve">They were immediately placed in transport medium and sent to the Microbiology Laboratory where they were inoculated into 500 </w:t>
      </w:r>
      <w:r w:rsidRPr="00375DC9">
        <w:sym w:font="Symbol" w:char="F06D"/>
      </w:r>
      <w:r w:rsidRPr="00375DC9">
        <w:t xml:space="preserve">l of brain-heart infusion medium. Then, 100 </w:t>
      </w:r>
      <w:r w:rsidRPr="00375DC9">
        <w:sym w:font="Symbol" w:char="F06D"/>
      </w:r>
      <w:r w:rsidRPr="00375DC9">
        <w:t>l of this broth were plated onto Chapman agar (</w:t>
      </w:r>
      <w:proofErr w:type="spellStart"/>
      <w:r w:rsidRPr="00375DC9">
        <w:t>Biomérieux</w:t>
      </w:r>
      <w:proofErr w:type="spellEnd"/>
      <w:r w:rsidRPr="00375DC9">
        <w:t xml:space="preserve">®, Marcy </w:t>
      </w:r>
      <w:proofErr w:type="spellStart"/>
      <w:r w:rsidRPr="00375DC9">
        <w:t>l’Etoile</w:t>
      </w:r>
      <w:proofErr w:type="spellEnd"/>
      <w:r w:rsidRPr="00375DC9">
        <w:t>, France) and MRSA ID screening agar (</w:t>
      </w:r>
      <w:proofErr w:type="spellStart"/>
      <w:r w:rsidRPr="00375DC9">
        <w:t>Biomérieux</w:t>
      </w:r>
      <w:proofErr w:type="spellEnd"/>
      <w:r w:rsidRPr="00375DC9">
        <w:t xml:space="preserve">®) and incubated for 48 h at 36°C. </w:t>
      </w:r>
      <w:r w:rsidRPr="00375DC9">
        <w:rPr>
          <w:rFonts w:cs="Arial"/>
          <w:i/>
          <w:iCs/>
          <w:color w:val="000000"/>
        </w:rPr>
        <w:t xml:space="preserve">S. </w:t>
      </w:r>
      <w:proofErr w:type="spellStart"/>
      <w:r w:rsidRPr="00375DC9">
        <w:rPr>
          <w:rFonts w:cs="Arial"/>
          <w:i/>
          <w:iCs/>
          <w:color w:val="000000"/>
        </w:rPr>
        <w:t>aureus</w:t>
      </w:r>
      <w:proofErr w:type="spellEnd"/>
      <w:r w:rsidRPr="00375DC9">
        <w:rPr>
          <w:rFonts w:cs="Arial"/>
          <w:color w:val="000000"/>
        </w:rPr>
        <w:t xml:space="preserve"> was identified by mass spectrometry using the MALDI-TOF-MS spectrometer with flex control software (</w:t>
      </w:r>
      <w:proofErr w:type="spellStart"/>
      <w:r w:rsidRPr="00375DC9">
        <w:rPr>
          <w:rFonts w:cs="Arial"/>
          <w:color w:val="000000"/>
        </w:rPr>
        <w:t>Autoflex</w:t>
      </w:r>
      <w:proofErr w:type="spellEnd"/>
      <w:r w:rsidRPr="00375DC9">
        <w:rPr>
          <w:rFonts w:cs="Arial"/>
          <w:color w:val="000000"/>
        </w:rPr>
        <w:t xml:space="preserve">; </w:t>
      </w:r>
      <w:proofErr w:type="spellStart"/>
      <w:r w:rsidRPr="00375DC9">
        <w:rPr>
          <w:rFonts w:cs="Arial"/>
          <w:color w:val="000000"/>
        </w:rPr>
        <w:t>Bruker</w:t>
      </w:r>
      <w:proofErr w:type="spellEnd"/>
      <w:r w:rsidRPr="00375DC9">
        <w:rPr>
          <w:rFonts w:cs="Arial"/>
          <w:color w:val="000000"/>
        </w:rPr>
        <w:t xml:space="preserve"> </w:t>
      </w:r>
      <w:proofErr w:type="spellStart"/>
      <w:r w:rsidRPr="00375DC9">
        <w:rPr>
          <w:rFonts w:cs="Arial"/>
          <w:color w:val="000000"/>
        </w:rPr>
        <w:t>Daltonics</w:t>
      </w:r>
      <w:proofErr w:type="spellEnd"/>
      <w:r w:rsidRPr="00375DC9">
        <w:rPr>
          <w:rFonts w:cs="Arial"/>
          <w:color w:val="000000"/>
        </w:rPr>
        <w:t>, Bremen, Germany)</w:t>
      </w:r>
    </w:p>
    <w:p w14:paraId="7E3F7A6C" w14:textId="5376F5F2" w:rsidR="00946B2F" w:rsidRPr="00375DC9" w:rsidRDefault="00946B2F" w:rsidP="00946B2F">
      <w:r w:rsidRPr="00375DC9">
        <w:t xml:space="preserve">Antimicrobial susceptibility of all isolated </w:t>
      </w:r>
      <w:r w:rsidRPr="00375DC9">
        <w:rPr>
          <w:i/>
        </w:rPr>
        <w:t xml:space="preserve">S. </w:t>
      </w:r>
      <w:proofErr w:type="spellStart"/>
      <w:r w:rsidRPr="00375DC9">
        <w:rPr>
          <w:i/>
        </w:rPr>
        <w:t>aureus</w:t>
      </w:r>
      <w:proofErr w:type="spellEnd"/>
      <w:r w:rsidRPr="00375DC9">
        <w:t xml:space="preserve"> strains was determined on Mueller-Hinton agar plates (</w:t>
      </w:r>
      <w:proofErr w:type="spellStart"/>
      <w:r w:rsidRPr="00375DC9">
        <w:t>BioMerieux</w:t>
      </w:r>
      <w:proofErr w:type="spellEnd"/>
      <w:r w:rsidRPr="00375DC9">
        <w:t>®) using the disk diffusion method</w:t>
      </w:r>
      <w:r>
        <w:rPr>
          <w:vertAlign w:val="superscript"/>
        </w:rPr>
        <w:fldChar w:fldCharType="begin"/>
      </w:r>
      <w:r w:rsidR="00F011EE">
        <w:rPr>
          <w:vertAlign w:val="superscript"/>
        </w:rPr>
        <w:instrText xml:space="preserve"> ADDIN ZOTERO_ITEM CSL_CITATION {"citationID":"1e5iee64f6","properties":{"formattedCitation":"{\\rtf \\super 2\\nosupersub{}}","plainCitation":"2"},"citationItems":[{"id":532,"uris":["http://zotero.org/users/599480/items/2579V3S3"],"uri":["http://zotero.org/users/599480/items/2579V3S3"],"itemData":{"id":532,"type":"article-journal","title":"EUCAST expert rules in antimicrobial susceptibility testing","container-title":"Clinical Microbiology and Infection","page":"141–160","volume":"19","issue":"2","source":"Wiley Online Library","abstract":"Clin Microbiol Infect Abstract EUCAST expert rules have been developed to assist clinical microbiologists and describe actions to be taken in response to specific antimicrobial susceptibility test results. They include recommendations on reporting, such as inferring susceptibility to other agents from results with one, suppression of results that may be inappropriate, and editing of results from susceptible to intermediate or resistant or from intermediate to resistant on the basis of an inferred resistance mechanism. They are based on current clinical and/or microbiological evidence. EUCAST expert rules also include intrinsic resistance phenotypes and exceptional resistance phenotypes, which have not yet been reported or are very rare. The applicability of EUCAST expert rules depends on the MIC breakpoints used to define the rules. Setting appropriate clinical breakpoints, based on treating patients and not on the detection of resistance mechanisms, may lead to modification of some expert rules in the future.","DOI":"10.1111/j.1469-0691.2011.03703.x","ISSN":"1469-0691","language":"en","author":[{"family":"Leclercq","given":"R."},{"family":"Cantón","given":"R."},{"family":"Brown","given":"D. F. J."},{"family":"Giske","given":"C. G."},{"family":"Heisig","given":"P."},{"family":"MacGowan","given":"A. P."},{"family":"Mouton","given":"J. W."},{"family":"Nordmann","given":"P."},{"family":"Rodloff","given":"A. C."},{"family":"Rossolini","given":"G. M."},{"family":"Soussy","given":"C.-J."},{"family":"Steinbakk","given":"M."},{"family":"Winstanley","given":"T. G."},{"family":"Kahlmeter","given":"G."}],"issued":{"date-parts":[["2013"]]},"accessed":{"date-parts":[["2014",2,12]]}}}],"schema":"https://github.com/citation-style-language/schema/raw/master/csl-citation.json"} </w:instrText>
      </w:r>
      <w:r>
        <w:rPr>
          <w:vertAlign w:val="superscript"/>
        </w:rPr>
        <w:fldChar w:fldCharType="separate"/>
      </w:r>
      <w:r w:rsidR="00F011EE" w:rsidRPr="00F011EE">
        <w:rPr>
          <w:rFonts w:ascii="Cambria"/>
          <w:vertAlign w:val="superscript"/>
        </w:rPr>
        <w:t>2</w:t>
      </w:r>
      <w:r>
        <w:rPr>
          <w:vertAlign w:val="superscript"/>
        </w:rPr>
        <w:fldChar w:fldCharType="end"/>
      </w:r>
      <w:r w:rsidRPr="00375DC9">
        <w:t>. Twenty antibiotics were tested, including methicillin, which was subsequently used to classify strains as methicillin-resistant (MRSA) or methicillin-sensitive (MSSA). Antibiotic resistance was described as Sensitive-Intermediate-Resistant.</w:t>
      </w:r>
    </w:p>
    <w:p w14:paraId="64486E41" w14:textId="7600E100" w:rsidR="00946B2F" w:rsidRPr="009408D8" w:rsidRDefault="00946B2F" w:rsidP="00946B2F">
      <w:r w:rsidRPr="00375DC9">
        <w:t xml:space="preserve">To describe </w:t>
      </w:r>
      <w:r w:rsidRPr="00375DC9">
        <w:rPr>
          <w:i/>
        </w:rPr>
        <w:t xml:space="preserve">S. </w:t>
      </w:r>
      <w:proofErr w:type="spellStart"/>
      <w:r w:rsidRPr="00375DC9">
        <w:rPr>
          <w:i/>
        </w:rPr>
        <w:t>aureus</w:t>
      </w:r>
      <w:proofErr w:type="spellEnd"/>
      <w:r w:rsidRPr="00375DC9">
        <w:t xml:space="preserve"> clonal diversity, all strains isolated from the first positive nasal swab were </w:t>
      </w:r>
      <w:r w:rsidRPr="00375DC9">
        <w:rPr>
          <w:i/>
        </w:rPr>
        <w:t>spa</w:t>
      </w:r>
      <w:r w:rsidRPr="00375DC9">
        <w:t xml:space="preserve"> typed by </w:t>
      </w:r>
      <w:proofErr w:type="spellStart"/>
      <w:r w:rsidRPr="00375DC9">
        <w:t>Genoscreen</w:t>
      </w:r>
      <w:proofErr w:type="spellEnd"/>
      <w:r w:rsidRPr="00375DC9">
        <w:t xml:space="preserve"> (Lille, France) as </w:t>
      </w:r>
      <w:r>
        <w:t>described elsewhere</w:t>
      </w:r>
      <w:r>
        <w:rPr>
          <w:vertAlign w:val="superscript"/>
        </w:rPr>
        <w:fldChar w:fldCharType="begin"/>
      </w:r>
      <w:r w:rsidR="00F011EE">
        <w:rPr>
          <w:vertAlign w:val="superscript"/>
        </w:rPr>
        <w:instrText xml:space="preserve"> ADDIN ZOTERO_ITEM CSL_CITATION {"citationID":"25045svq3c","properties":{"formattedCitation":"{\\rtf \\super 3,4\\nosupersub{}}","plainCitation":"3,4"},"citationItems":[{"id":529,"uris":["http://zotero.org/users/599480/items/D8ZVV6BI"],"uri":["http://zotero.org/users/599480/items/D8ZVV6BI"],"itemData":{"id":529,"type":"article-journal","title":"Molecular typing of methicillin-resistant Staphylococcus aureus on the basis of protein A gene polymorphism","container-title":"European Journal of Clinical Microbiology and Infectious Diseases","page":"60-64","volume":"15","issue":"1","source":"link.springer.com","abstract":"The polymorphic X-region of the protein A gene (spa) was used for molecular typing of methicillin-resistantStaphylococcus aureus (MRSA) strains. The X-region is characterized by a variable number (between 3 and 15) of small repeats. DNA sequencing of MRSA strains revealed 25 distinct repeats. Analysis of MRSA strains grown in vitro and in vivo revealed that the X-region was sufficiently stable for epidemiologic typing of MRSA strains.Spa typing of MRSA strains was compared to phage typing and, in general, concordance was found between the two methods. However,spa typing was more sensitive, allowing differentiation of strains within a particular phage type. Results obtained withspa typing suggest that hospital outbreaks may be caused by two or more MRSA strains.Spa typing may be an important tool in unravelling the spread of MRSA strains within and between hospitals.","DOI":"10.1007/BF01586186","ISSN":"0934-9723, 1435-4373","journalAbbreviation":"Eur. J. Clin. Microbiol. Infect. Dis.","language":"en","author":[{"family":"Frénay","given":"H. M. E."},{"family":"Bunschoten","given":"A. E."},{"family":"Schouls","given":"L. M."},{"family":"Leeuwen","given":"W. J. van"},{"family":"Vandenbroucke-Grauls","given":"C. M. J. E."},{"family":"Verhoef","given":"J."},{"family":"Mooi","given":"F. R."}],"issued":{"date-parts":[["1996",1,1]]},"accessed":{"date-parts":[["2014",2,12]]}}},{"id":404,"uris":["http://zotero.org/users/599480/items/3NENWFRK"],"uri":["http://zotero.org/users/599480/items/3NENWFRK"],"itemData":{"id":404,"type":"article-journal","title":"Evaluation of Protein A Gene Polymorphic Region DNA Sequencing for Typing of Staphylococcus aureus Strains","container-title":"Journal of Clinical Microbiology","page":"3556-3563","volume":"37","issue":"11","source":"PubMed Central","abstract":"Three hundred and twenty isolates of Staphylococcus aureus were typed by DNA sequence analysis of the X region of the protein A gene (spa). spa typing was compared to both phenotypic and molecular techniques for the ability to differentiate and categorize S. aureus strains into groups that correlate with epidemiological information. Two previously characterized study populations were examined. A collection of 59 isolates (F. C. Tenover, R. Arbeit, G. Archer, J. Biddle, S. Byrne, R. Goering, G. Hancock, G. A. Hébert, B. Hill, R. Hollis, W. R. Jarvis, B. Kreiswirth, W. Eisner, J. Maslow, L. K. McDougal, J. M. Miller, M. Mulligan, and M. A. Pfaller, J. Clin. Microbiol. 32:407–415, 1994) from the Centers for Disease Control and Prevention (CDC) was used to test for the ability to discriminate outbreak from epidemiologically unrelated strains. A separate collection of 261 isolates form a multicenter study (R. B. Roberts, A. de Lencastre, W. Eisner, E. P. Severina, B. Shopsin, B. N. Kreiswirth, and A. Tomasz, J. Infect. Dis. 178:164–171, 1998) of methicillin-resistant S. aureus in New York City (NYC) was used to compare the ability of spa typing to group strains along clonal lines to that of the combination of pulsed-field gel electrophoresis and Southern hybridization. In the 320 isolates studied, spa typing identified 24 distinct repeat types and 33 different strain types. spa typing distinguished 27 of 29 related strains and did not provide a unique fingerprint for 4 unrelated strains from the four outbreaks of the CDC collection. In the NYC collection, spa typing provided a clonal assignment for 185 of 195 strains within the five major groups previously described. spa sequencing appears to be a highly effective rapid typing tool for S. aureus that, despite some expense of specificity, has significant advantages in terms of speed, ease of use, ease of interpretation, and standardization among laboratories.","ISSN":"0095-1137","note":"PMID: 10523551\nPMCID: PMC85690","journalAbbreviation":"J Clin Microbiol","author":[{"family":"Shopsin","given":"B."},{"family":"Gomez","given":"M."},{"family":"Montgomery","given":"S. O."},{"family":"Smith","given":"D. H."},{"family":"Waddington","given":"M."},{"family":"Dodge","given":"D. E."},{"family":"Bost","given":"D. A."},{"family":"Riehman","given":"M."},{"family":"Naidich","given":"S."},{"family":"Kreiswirth","given":"B. N."}],"issued":{"date-parts":[["1999",11]]},"accessed":{"date-parts":[["2013",6,3]]},"PMID":"10523551","PMCID":"PMC85690"}}],"schema":"https://github.com/citation-style-language/schema/raw/master/csl-citation.json"} </w:instrText>
      </w:r>
      <w:r>
        <w:rPr>
          <w:vertAlign w:val="superscript"/>
        </w:rPr>
        <w:fldChar w:fldCharType="separate"/>
      </w:r>
      <w:r w:rsidR="00F011EE" w:rsidRPr="00F011EE">
        <w:rPr>
          <w:rFonts w:ascii="Cambria"/>
          <w:vertAlign w:val="superscript"/>
        </w:rPr>
        <w:t>3,4</w:t>
      </w:r>
      <w:r>
        <w:rPr>
          <w:vertAlign w:val="superscript"/>
        </w:rPr>
        <w:fldChar w:fldCharType="end"/>
      </w:r>
      <w:r w:rsidRPr="00375DC9">
        <w:t>. B</w:t>
      </w:r>
      <w:r w:rsidRPr="00375DC9">
        <w:rPr>
          <w:rFonts w:cs="Calibri"/>
        </w:rPr>
        <w:t xml:space="preserve">riefly, Polymerase Chain Reaction used primers 1113F (TAAAGACGATCCTTCGGTGTGAGC) and 1496R (TTTGCTTTTGCAATGTCATTTACTG) in the following cycle conditions: 12 min at 95°C, 40 cycles: 30 s at 95°C, 30 s at 62°C, 30 s at 72°C, 10 min at 72°C and 15 min at 15°C. DNA sequences were obtained with a 3730xl DNA Analyzer (Applied </w:t>
      </w:r>
      <w:proofErr w:type="spellStart"/>
      <w:r w:rsidRPr="00375DC9">
        <w:rPr>
          <w:rFonts w:cs="Calibri"/>
        </w:rPr>
        <w:t>Biosystems</w:t>
      </w:r>
      <w:proofErr w:type="spellEnd"/>
      <w:r w:rsidRPr="00375DC9">
        <w:rPr>
          <w:rFonts w:cs="Calibri"/>
        </w:rPr>
        <w:t xml:space="preserve">). </w:t>
      </w:r>
      <w:r w:rsidRPr="00375DC9">
        <w:rPr>
          <w:rFonts w:cs="Calibri"/>
          <w:i/>
        </w:rPr>
        <w:t>Spa</w:t>
      </w:r>
      <w:r w:rsidRPr="00375DC9">
        <w:rPr>
          <w:rFonts w:cs="Calibri"/>
        </w:rPr>
        <w:t xml:space="preserve"> types and minimum spanning tree were determined with </w:t>
      </w:r>
      <w:proofErr w:type="spellStart"/>
      <w:r w:rsidRPr="00375DC9">
        <w:rPr>
          <w:rFonts w:cs="Calibri"/>
        </w:rPr>
        <w:t>Bionumerics</w:t>
      </w:r>
      <w:proofErr w:type="spellEnd"/>
      <w:r w:rsidRPr="00375DC9">
        <w:rPr>
          <w:rFonts w:cs="Calibri"/>
        </w:rPr>
        <w:t xml:space="preserve"> v6.5 software (Applied </w:t>
      </w:r>
      <w:proofErr w:type="spellStart"/>
      <w:r w:rsidRPr="00375DC9">
        <w:rPr>
          <w:rFonts w:cs="Calibri"/>
        </w:rPr>
        <w:t>Maths</w:t>
      </w:r>
      <w:proofErr w:type="spellEnd"/>
      <w:r w:rsidRPr="00375DC9">
        <w:rPr>
          <w:rFonts w:cs="Calibri"/>
        </w:rPr>
        <w:t>, Saint Martens, Belgium).</w:t>
      </w:r>
      <w:r>
        <w:rPr>
          <w:rFonts w:cs="Calibri"/>
        </w:rPr>
        <w:t xml:space="preserve"> A broad diversity of </w:t>
      </w:r>
      <w:r>
        <w:rPr>
          <w:rFonts w:cs="Calibri"/>
          <w:i/>
        </w:rPr>
        <w:t>spa</w:t>
      </w:r>
      <w:r>
        <w:rPr>
          <w:rFonts w:cs="Calibri"/>
        </w:rPr>
        <w:t xml:space="preserve"> types </w:t>
      </w:r>
      <w:proofErr w:type="gramStart"/>
      <w:r>
        <w:rPr>
          <w:rFonts w:cs="Calibri"/>
        </w:rPr>
        <w:t>were</w:t>
      </w:r>
      <w:proofErr w:type="gramEnd"/>
      <w:r>
        <w:rPr>
          <w:rFonts w:cs="Calibri"/>
        </w:rPr>
        <w:t xml:space="preserve"> isolated, denoting a high variability in </w:t>
      </w:r>
      <w:r>
        <w:rPr>
          <w:rFonts w:cs="Calibri"/>
          <w:i/>
        </w:rPr>
        <w:t xml:space="preserve">S. </w:t>
      </w:r>
      <w:proofErr w:type="spellStart"/>
      <w:r>
        <w:rPr>
          <w:rFonts w:cs="Calibri"/>
          <w:i/>
        </w:rPr>
        <w:t>aureus</w:t>
      </w:r>
      <w:proofErr w:type="spellEnd"/>
      <w:r>
        <w:rPr>
          <w:rFonts w:cs="Calibri"/>
        </w:rPr>
        <w:t xml:space="preserve"> strains (Fig. S</w:t>
      </w:r>
      <w:r w:rsidR="00416858">
        <w:rPr>
          <w:rFonts w:cs="Calibri"/>
        </w:rPr>
        <w:t>1</w:t>
      </w:r>
      <w:r>
        <w:rPr>
          <w:rFonts w:cs="Calibri"/>
        </w:rPr>
        <w:t>.1).</w:t>
      </w:r>
    </w:p>
    <w:p w14:paraId="49BA988B" w14:textId="77777777" w:rsidR="00946B2F" w:rsidRPr="00375DC9" w:rsidRDefault="00946B2F" w:rsidP="00946B2F">
      <w:pPr>
        <w:pStyle w:val="Titre2"/>
      </w:pPr>
      <w:r w:rsidRPr="00375DC9">
        <w:t>Close proximity interaction recording</w:t>
      </w:r>
    </w:p>
    <w:p w14:paraId="167AD9AD" w14:textId="0589A2E9" w:rsidR="00946B2F" w:rsidRPr="00375DC9" w:rsidRDefault="00946B2F" w:rsidP="00946B2F">
      <w:r w:rsidRPr="00375DC9">
        <w:t>We obtained large-scale dynamic networks of interactions among patients and HCWs within the hospital. These interactions were measured by equipping all study participants with a “</w:t>
      </w:r>
      <w:proofErr w:type="spellStart"/>
      <w:r w:rsidRPr="00375DC9">
        <w:t>LogSensor</w:t>
      </w:r>
      <w:proofErr w:type="spellEnd"/>
      <w:r w:rsidRPr="00375DC9">
        <w:t xml:space="preserve">” (WSN430): </w:t>
      </w:r>
      <w:r w:rsidRPr="00375DC9">
        <w:rPr>
          <w:rFonts w:cs="Helvetica"/>
        </w:rPr>
        <w:t>a wireless device to signal and record the presence of others </w:t>
      </w:r>
      <w:proofErr w:type="spellStart"/>
      <w:r w:rsidRPr="00375DC9">
        <w:rPr>
          <w:rFonts w:cs="Helvetica"/>
        </w:rPr>
        <w:t>LogSensors</w:t>
      </w:r>
      <w:proofErr w:type="spellEnd"/>
      <w:r w:rsidRPr="00375DC9">
        <w:rPr>
          <w:rFonts w:cs="Helvetica"/>
        </w:rPr>
        <w:t xml:space="preserve"> devices in their short radio-frequency range. Our team developed the </w:t>
      </w:r>
      <w:proofErr w:type="spellStart"/>
      <w:r w:rsidRPr="00375DC9">
        <w:rPr>
          <w:rFonts w:cs="Helvetica"/>
        </w:rPr>
        <w:t>LogSensor</w:t>
      </w:r>
      <w:proofErr w:type="spellEnd"/>
      <w:r w:rsidRPr="00375DC9">
        <w:rPr>
          <w:rFonts w:cs="Helvetica"/>
        </w:rPr>
        <w:t xml:space="preserve"> hardware and software. </w:t>
      </w:r>
      <w:proofErr w:type="spellStart"/>
      <w:r w:rsidRPr="00375DC9">
        <w:t>LogSensor</w:t>
      </w:r>
      <w:proofErr w:type="spellEnd"/>
      <w:r w:rsidRPr="00375DC9">
        <w:t xml:space="preserve"> is powered by a TI MSP430 micro-controller and communicates through a TI </w:t>
      </w:r>
      <w:proofErr w:type="spellStart"/>
      <w:r w:rsidRPr="00375DC9">
        <w:t>Chipcon</w:t>
      </w:r>
      <w:proofErr w:type="spellEnd"/>
      <w:r w:rsidRPr="00375DC9">
        <w:t xml:space="preserve"> CC1100 packet radio interface.</w:t>
      </w:r>
      <w:r w:rsidRPr="00375DC9">
        <w:rPr>
          <w:rFonts w:cs="Helvetica"/>
        </w:rPr>
        <w:t xml:space="preserve"> </w:t>
      </w:r>
      <w:r w:rsidRPr="00375DC9">
        <w:t xml:space="preserve">The </w:t>
      </w:r>
      <w:r w:rsidR="00416858">
        <w:t>sensor design is classical (Figure S</w:t>
      </w:r>
      <w:r w:rsidRPr="00375DC9">
        <w:t>1.</w:t>
      </w:r>
      <w:r>
        <w:t>2</w:t>
      </w:r>
      <w:r w:rsidRPr="00375DC9">
        <w:t xml:space="preserve">). Interactions between two sensors </w:t>
      </w:r>
      <w:proofErr w:type="gramStart"/>
      <w:r w:rsidRPr="00375DC9">
        <w:lastRenderedPageBreak/>
        <w:t>are</w:t>
      </w:r>
      <w:proofErr w:type="gramEnd"/>
      <w:r w:rsidRPr="00375DC9">
        <w:t xml:space="preserve"> recorded by broadcasting periodical beacons (“Hello” packets). When a node </w:t>
      </w:r>
      <w:r w:rsidRPr="00375DC9">
        <w:rPr>
          <w:i/>
        </w:rPr>
        <w:t>X</w:t>
      </w:r>
      <w:r w:rsidRPr="00375DC9">
        <w:t xml:space="preserve"> received a “Hello” packet from another node </w:t>
      </w:r>
      <w:r w:rsidRPr="00375DC9">
        <w:rPr>
          <w:i/>
        </w:rPr>
        <w:t>Y,</w:t>
      </w:r>
      <w:r w:rsidRPr="00375DC9">
        <w:t xml:space="preserve"> it logged that at a </w:t>
      </w:r>
      <w:r w:rsidRPr="00375DC9">
        <w:rPr>
          <w:i/>
        </w:rPr>
        <w:t>Y</w:t>
      </w:r>
      <w:r w:rsidRPr="00375DC9">
        <w:t xml:space="preserve"> to </w:t>
      </w:r>
      <w:r w:rsidRPr="00375DC9">
        <w:rPr>
          <w:i/>
        </w:rPr>
        <w:t>X</w:t>
      </w:r>
      <w:r w:rsidRPr="00375DC9">
        <w:t xml:space="preserve"> interaction had occurred at local time </w:t>
      </w:r>
      <w:r w:rsidRPr="00375DC9">
        <w:rPr>
          <w:i/>
        </w:rPr>
        <w:t>t</w:t>
      </w:r>
      <w:r w:rsidRPr="00375DC9">
        <w:t>. The software was implemented as a loop performing simple operations: (</w:t>
      </w:r>
      <w:proofErr w:type="spellStart"/>
      <w:r w:rsidRPr="00375DC9">
        <w:t>i</w:t>
      </w:r>
      <w:proofErr w:type="spellEnd"/>
      <w:r w:rsidRPr="00375DC9">
        <w:t>) periodically sending/receiving “Hello” packets</w:t>
      </w:r>
      <w:proofErr w:type="gramStart"/>
      <w:r w:rsidRPr="00375DC9">
        <w:t>;</w:t>
      </w:r>
      <w:proofErr w:type="gramEnd"/>
      <w:r w:rsidRPr="00375DC9">
        <w:t xml:space="preserve"> (ii) uploading the data when the memory was almost full. The most restrictive element was battery life. Therefore, sensors were kept in a low-power mode (sleep mode) for most of the time, and only awakened to send and rec</w:t>
      </w:r>
      <w:r w:rsidR="00416858">
        <w:t>eive information (Figure S</w:t>
      </w:r>
      <w:r w:rsidRPr="00375DC9">
        <w:t>1.</w:t>
      </w:r>
      <w:r>
        <w:t>3</w:t>
      </w:r>
      <w:r w:rsidRPr="00375DC9">
        <w:t>). Using a sleep period extended the battery longevity but also increased the probability of missing incoming “Hello” packets. Therefore the software allowed for discovery of all nodes that remained at a distance &lt; 1.5 m during a given period, and for those trying to send their beacons at the same time.</w:t>
      </w:r>
    </w:p>
    <w:p w14:paraId="01FD78C6" w14:textId="77777777" w:rsidR="00946B2F" w:rsidRPr="00375DC9" w:rsidRDefault="00946B2F" w:rsidP="00946B2F">
      <w:pPr>
        <w:pStyle w:val="Titre2"/>
      </w:pPr>
      <w:r w:rsidRPr="00375DC9">
        <w:t>Deployment details</w:t>
      </w:r>
    </w:p>
    <w:p w14:paraId="740EFCDF" w14:textId="77777777" w:rsidR="00946B2F" w:rsidRPr="00375DC9" w:rsidRDefault="00946B2F" w:rsidP="00946B2F">
      <w:proofErr w:type="spellStart"/>
      <w:r w:rsidRPr="00375DC9">
        <w:t>LogSensors</w:t>
      </w:r>
      <w:proofErr w:type="spellEnd"/>
      <w:r w:rsidRPr="00375DC9">
        <w:t xml:space="preserve"> were distributed in batches during the first 5 weeks of the investigation (1 week for each ward). All participants within the hospital (medical &amp; administrative staff, patients) were asked to keep their </w:t>
      </w:r>
      <w:proofErr w:type="spellStart"/>
      <w:r w:rsidRPr="00375DC9">
        <w:rPr>
          <w:rFonts w:cs="Helvetica"/>
        </w:rPr>
        <w:t>LogSensors</w:t>
      </w:r>
      <w:proofErr w:type="spellEnd"/>
      <w:r w:rsidRPr="00375DC9">
        <w:t xml:space="preserve"> with them continuously during their presence in the hospital. For HCWs, the sensor was kept in the overcoat pocket. For patients, it could be in a pocket, worn as a watch or around an ankle and was placed at bedside during the night. For patients unable to move, it was attached to the bed.</w:t>
      </w:r>
    </w:p>
    <w:p w14:paraId="7E07F903" w14:textId="77777777" w:rsidR="00946B2F" w:rsidRPr="00375DC9" w:rsidRDefault="00946B2F" w:rsidP="00946B2F">
      <w:r>
        <w:t>511</w:t>
      </w:r>
      <w:r w:rsidRPr="00375DC9">
        <w:t xml:space="preserve"> </w:t>
      </w:r>
      <w:proofErr w:type="spellStart"/>
      <w:r w:rsidRPr="00375DC9">
        <w:t>LogSensors</w:t>
      </w:r>
      <w:proofErr w:type="spellEnd"/>
      <w:r w:rsidRPr="00375DC9">
        <w:t xml:space="preserve"> were distributed during the investigation period and 817 participant files were recorded. Each participant’s file contained data for up to 22 weeks of follow-up. During the study period, recording was discontinued on three occasions for 1 or 2 days to change the sensor batteries. In case of battery failure between changes, the interactions were not recorded for this participant until next scheduled battery change.</w:t>
      </w:r>
    </w:p>
    <w:p w14:paraId="12E8DE8E" w14:textId="77777777" w:rsidR="00946B2F" w:rsidRPr="00375DC9" w:rsidRDefault="00946B2F" w:rsidP="00946B2F">
      <w:pPr>
        <w:pStyle w:val="Titre2"/>
      </w:pPr>
      <w:proofErr w:type="spellStart"/>
      <w:r w:rsidRPr="00375DC9">
        <w:t>LogSensor</w:t>
      </w:r>
      <w:proofErr w:type="spellEnd"/>
      <w:r w:rsidRPr="00375DC9">
        <w:t xml:space="preserve"> design, calibration and management</w:t>
      </w:r>
    </w:p>
    <w:p w14:paraId="0AAEA7CF" w14:textId="5F0EFF5B" w:rsidR="00946B2F" w:rsidRPr="00375DC9" w:rsidRDefault="00946B2F" w:rsidP="00946B2F">
      <w:r w:rsidRPr="00375DC9">
        <w:t xml:space="preserve">At the start of the experiment, each </w:t>
      </w:r>
      <w:proofErr w:type="spellStart"/>
      <w:r w:rsidRPr="00375DC9">
        <w:t>LogSensor’s</w:t>
      </w:r>
      <w:proofErr w:type="spellEnd"/>
      <w:r w:rsidRPr="00375DC9">
        <w:t xml:space="preserve"> memory was empty and a sensor only knew its unique identifier. Thereafter, sensors distributed to all experiment participants periodically (every 30 s) recorded their surrounding neighborhood. We expected recordings of close interactions, i.e., </w:t>
      </w:r>
      <w:proofErr w:type="spellStart"/>
      <w:r w:rsidRPr="00375DC9">
        <w:t>LogSensors</w:t>
      </w:r>
      <w:proofErr w:type="spellEnd"/>
      <w:r w:rsidRPr="00375DC9">
        <w:t xml:space="preserve"> within 1.5-m radius. From experiments made using such sensors, in a clean environment (line of sight), the recordings can vary significantly between two sensors due to hardware-components variations and tolerance. For example, in some experiments using a set of 3 equidistant sensors (60 cm), received signal-strength indication (RSSI) ranged from ~-57 </w:t>
      </w:r>
      <w:proofErr w:type="spellStart"/>
      <w:r w:rsidRPr="00375DC9">
        <w:t>dBm</w:t>
      </w:r>
      <w:proofErr w:type="spellEnd"/>
      <w:r w:rsidRPr="00375DC9">
        <w:t xml:space="preserve"> to ~-47 </w:t>
      </w:r>
      <w:proofErr w:type="spellStart"/>
      <w:r w:rsidRPr="00375DC9">
        <w:t>dBm</w:t>
      </w:r>
      <w:proofErr w:type="spellEnd"/>
      <w:r w:rsidRPr="00375DC9">
        <w:t xml:space="preserve">. In </w:t>
      </w:r>
      <w:r w:rsidRPr="00375DC9">
        <w:lastRenderedPageBreak/>
        <w:t xml:space="preserve">the </w:t>
      </w:r>
      <w:proofErr w:type="spellStart"/>
      <w:r w:rsidRPr="00375DC9">
        <w:t>i</w:t>
      </w:r>
      <w:proofErr w:type="spellEnd"/>
      <w:r w:rsidRPr="00375DC9">
        <w:t xml:space="preserve">-Bird experiment, </w:t>
      </w:r>
      <w:proofErr w:type="gramStart"/>
      <w:r w:rsidRPr="00375DC9">
        <w:t>sensors were carried by participants</w:t>
      </w:r>
      <w:proofErr w:type="gramEnd"/>
      <w:r w:rsidRPr="00375DC9">
        <w:t xml:space="preserve"> and body-water content was able to efficiently block the 2.4GHz signal, thus allowing the recording of face-to-face interactions only. Because we are interested in close contact, we concentrated only on high-RSSI sign</w:t>
      </w:r>
      <w:r w:rsidR="00416858">
        <w:t>als (Fig. S</w:t>
      </w:r>
      <w:r w:rsidRPr="00375DC9">
        <w:t>1.</w:t>
      </w:r>
      <w:r>
        <w:t>4</w:t>
      </w:r>
      <w:r w:rsidRPr="00375DC9">
        <w:t>).</w:t>
      </w:r>
    </w:p>
    <w:p w14:paraId="696868D8" w14:textId="77777777" w:rsidR="00946B2F" w:rsidRPr="00375DC9" w:rsidRDefault="00946B2F" w:rsidP="00946B2F">
      <w:r w:rsidRPr="00375DC9">
        <w:t>We chose to record the mean RSSI of all consecutive “Hello” packets received from a given sensor. All the data recorded were saved in the sensors’ onboard memory, meaning that no one could get all the data without having physical access to the sensors during the experiment. To sustain a 6-month-long experiment, data were compressed: instead of recording all contacts one by one, consecutive recordings between two sensors were grouped, allowing one packet loss and keeping only the mean RSSI of all consecutive packets.</w:t>
      </w:r>
    </w:p>
    <w:p w14:paraId="658B0C98" w14:textId="77777777" w:rsidR="00946B2F" w:rsidRPr="00375DC9" w:rsidRDefault="00946B2F" w:rsidP="00946B2F">
      <w:r w:rsidRPr="00375DC9">
        <w:t xml:space="preserve">To ensure experiment parameters, </w:t>
      </w:r>
      <w:proofErr w:type="gramStart"/>
      <w:r w:rsidRPr="00375DC9">
        <w:t xml:space="preserve">the </w:t>
      </w:r>
      <w:proofErr w:type="spellStart"/>
      <w:r w:rsidRPr="00375DC9">
        <w:t>LogSensors</w:t>
      </w:r>
      <w:proofErr w:type="spellEnd"/>
      <w:r w:rsidRPr="00375DC9">
        <w:t xml:space="preserve"> could also be controlled wirelessly by a management PC</w:t>
      </w:r>
      <w:proofErr w:type="gramEnd"/>
      <w:r w:rsidRPr="00375DC9">
        <w:t>. This additional feature cannot be used to retrieve the recorded data but to monitor the good functioning of the sensors that crossed paths during the day (battery levels, anomalies). This information was not recorded and only the last “Hello” packet transmission was used to detect faulty sensors. Management PCs were deployed in specific hospital rooms and only required access to the local area network to exchange data with each other.</w:t>
      </w:r>
    </w:p>
    <w:p w14:paraId="226F132A" w14:textId="77777777" w:rsidR="00946B2F" w:rsidRDefault="00946B2F" w:rsidP="00946B2F">
      <w:pPr>
        <w:spacing w:line="240" w:lineRule="auto"/>
        <w:jc w:val="left"/>
        <w:rPr>
          <w:b/>
        </w:rPr>
      </w:pPr>
      <w:r w:rsidRPr="00375DC9">
        <w:rPr>
          <w:b/>
        </w:rPr>
        <w:br w:type="page"/>
      </w:r>
    </w:p>
    <w:p w14:paraId="5DF6D731" w14:textId="3B7C4E28" w:rsidR="00F011EE" w:rsidRDefault="00F011EE" w:rsidP="00F011EE">
      <w:pPr>
        <w:pStyle w:val="Titre1"/>
      </w:pPr>
      <w:r>
        <w:lastRenderedPageBreak/>
        <w:t>References</w:t>
      </w:r>
    </w:p>
    <w:p w14:paraId="2CE58B81" w14:textId="77777777" w:rsidR="00F011EE" w:rsidRPr="00F011EE" w:rsidRDefault="00F011EE" w:rsidP="00F011EE">
      <w:pPr>
        <w:pStyle w:val="Bibliography"/>
        <w:rPr>
          <w:rFonts w:ascii="Cambria"/>
        </w:rPr>
      </w:pPr>
      <w:r>
        <w:fldChar w:fldCharType="begin"/>
      </w:r>
      <w:r>
        <w:instrText xml:space="preserve"> ADDIN ZOTERO_BIBL {"custom":[]} CSL_BIBLIOGRAPHY </w:instrText>
      </w:r>
      <w:r>
        <w:fldChar w:fldCharType="separate"/>
      </w:r>
      <w:r w:rsidRPr="00F011EE">
        <w:rPr>
          <w:rFonts w:ascii="Cambria"/>
        </w:rPr>
        <w:t xml:space="preserve">1. </w:t>
      </w:r>
      <w:r w:rsidRPr="00F011EE">
        <w:rPr>
          <w:rFonts w:ascii="Cambria"/>
        </w:rPr>
        <w:tab/>
        <w:t xml:space="preserve">Alvarez AS, Remy L, </w:t>
      </w:r>
      <w:proofErr w:type="spellStart"/>
      <w:r w:rsidRPr="00F011EE">
        <w:rPr>
          <w:rFonts w:ascii="Cambria"/>
        </w:rPr>
        <w:t>Allix-Béguec</w:t>
      </w:r>
      <w:proofErr w:type="spellEnd"/>
      <w:r w:rsidRPr="00F011EE">
        <w:rPr>
          <w:rFonts w:ascii="Cambria"/>
        </w:rPr>
        <w:t xml:space="preserve"> C, et al. Patient nostril microbial flora: individual-dependency and diversity precluding prediction of Staphylococcus </w:t>
      </w:r>
      <w:proofErr w:type="spellStart"/>
      <w:r w:rsidRPr="00F011EE">
        <w:rPr>
          <w:rFonts w:ascii="Cambria"/>
        </w:rPr>
        <w:t>aureus</w:t>
      </w:r>
      <w:proofErr w:type="spellEnd"/>
      <w:r w:rsidRPr="00F011EE">
        <w:rPr>
          <w:rFonts w:ascii="Cambria"/>
        </w:rPr>
        <w:t xml:space="preserve"> acquisition. </w:t>
      </w:r>
      <w:proofErr w:type="spellStart"/>
      <w:r w:rsidRPr="00F011EE">
        <w:rPr>
          <w:rFonts w:ascii="Cambria"/>
          <w:i/>
          <w:iCs/>
        </w:rPr>
        <w:t>Clin</w:t>
      </w:r>
      <w:proofErr w:type="spellEnd"/>
      <w:r w:rsidRPr="00F011EE">
        <w:rPr>
          <w:rFonts w:ascii="Cambria"/>
          <w:i/>
          <w:iCs/>
        </w:rPr>
        <w:t xml:space="preserve"> </w:t>
      </w:r>
      <w:proofErr w:type="spellStart"/>
      <w:r w:rsidRPr="00F011EE">
        <w:rPr>
          <w:rFonts w:ascii="Cambria"/>
          <w:i/>
          <w:iCs/>
        </w:rPr>
        <w:t>Microbiol</w:t>
      </w:r>
      <w:proofErr w:type="spellEnd"/>
      <w:r w:rsidRPr="00F011EE">
        <w:rPr>
          <w:rFonts w:ascii="Cambria"/>
          <w:i/>
          <w:iCs/>
        </w:rPr>
        <w:t xml:space="preserve"> Infect</w:t>
      </w:r>
      <w:r w:rsidRPr="00F011EE">
        <w:rPr>
          <w:rFonts w:ascii="Cambria"/>
        </w:rPr>
        <w:t>. 2014</w:t>
      </w:r>
      <w:proofErr w:type="gramStart"/>
      <w:r w:rsidRPr="00F011EE">
        <w:rPr>
          <w:rFonts w:ascii="Cambria"/>
        </w:rPr>
        <w:t>;20</w:t>
      </w:r>
      <w:proofErr w:type="gramEnd"/>
      <w:r w:rsidRPr="00F011EE">
        <w:rPr>
          <w:rFonts w:ascii="Cambria"/>
        </w:rPr>
        <w:t xml:space="preserve">(1):70-78. </w:t>
      </w:r>
      <w:proofErr w:type="gramStart"/>
      <w:r w:rsidRPr="00F011EE">
        <w:rPr>
          <w:rFonts w:ascii="Cambria"/>
        </w:rPr>
        <w:t>doi:10.1111</w:t>
      </w:r>
      <w:proofErr w:type="gramEnd"/>
      <w:r w:rsidRPr="00F011EE">
        <w:rPr>
          <w:rFonts w:ascii="Cambria"/>
        </w:rPr>
        <w:t>/1469-0691.12208.</w:t>
      </w:r>
    </w:p>
    <w:p w14:paraId="7D25A9BA" w14:textId="77777777" w:rsidR="00F011EE" w:rsidRPr="00F011EE" w:rsidRDefault="00F011EE" w:rsidP="00F011EE">
      <w:pPr>
        <w:pStyle w:val="Bibliography"/>
        <w:rPr>
          <w:rFonts w:ascii="Cambria"/>
        </w:rPr>
      </w:pPr>
      <w:r w:rsidRPr="00F011EE">
        <w:rPr>
          <w:rFonts w:ascii="Cambria"/>
        </w:rPr>
        <w:t xml:space="preserve">2. </w:t>
      </w:r>
      <w:r w:rsidRPr="00F011EE">
        <w:rPr>
          <w:rFonts w:ascii="Cambria"/>
        </w:rPr>
        <w:tab/>
      </w:r>
      <w:proofErr w:type="spellStart"/>
      <w:r w:rsidRPr="00F011EE">
        <w:rPr>
          <w:rFonts w:ascii="Cambria"/>
        </w:rPr>
        <w:t>Leclercq</w:t>
      </w:r>
      <w:proofErr w:type="spellEnd"/>
      <w:r w:rsidRPr="00F011EE">
        <w:rPr>
          <w:rFonts w:ascii="Cambria"/>
        </w:rPr>
        <w:t xml:space="preserve"> R, </w:t>
      </w:r>
      <w:proofErr w:type="spellStart"/>
      <w:r w:rsidRPr="00F011EE">
        <w:rPr>
          <w:rFonts w:ascii="Cambria"/>
        </w:rPr>
        <w:t>Cantón</w:t>
      </w:r>
      <w:proofErr w:type="spellEnd"/>
      <w:r w:rsidRPr="00F011EE">
        <w:rPr>
          <w:rFonts w:ascii="Cambria"/>
        </w:rPr>
        <w:t xml:space="preserve"> R, Brown DFJ, et al. EUCAST expert rules in antimicrobial susceptibility testing. </w:t>
      </w:r>
      <w:proofErr w:type="spellStart"/>
      <w:r w:rsidRPr="00F011EE">
        <w:rPr>
          <w:rFonts w:ascii="Cambria"/>
          <w:i/>
          <w:iCs/>
        </w:rPr>
        <w:t>Clin</w:t>
      </w:r>
      <w:proofErr w:type="spellEnd"/>
      <w:r w:rsidRPr="00F011EE">
        <w:rPr>
          <w:rFonts w:ascii="Cambria"/>
          <w:i/>
          <w:iCs/>
        </w:rPr>
        <w:t xml:space="preserve"> </w:t>
      </w:r>
      <w:proofErr w:type="spellStart"/>
      <w:r w:rsidRPr="00F011EE">
        <w:rPr>
          <w:rFonts w:ascii="Cambria"/>
          <w:i/>
          <w:iCs/>
        </w:rPr>
        <w:t>Microbiol</w:t>
      </w:r>
      <w:proofErr w:type="spellEnd"/>
      <w:r w:rsidRPr="00F011EE">
        <w:rPr>
          <w:rFonts w:ascii="Cambria"/>
          <w:i/>
          <w:iCs/>
        </w:rPr>
        <w:t xml:space="preserve"> Infect</w:t>
      </w:r>
      <w:r w:rsidRPr="00F011EE">
        <w:rPr>
          <w:rFonts w:ascii="Cambria"/>
        </w:rPr>
        <w:t>. 2013</w:t>
      </w:r>
      <w:proofErr w:type="gramStart"/>
      <w:r w:rsidRPr="00F011EE">
        <w:rPr>
          <w:rFonts w:ascii="Cambria"/>
        </w:rPr>
        <w:t>;19</w:t>
      </w:r>
      <w:proofErr w:type="gramEnd"/>
      <w:r w:rsidRPr="00F011EE">
        <w:rPr>
          <w:rFonts w:ascii="Cambria"/>
        </w:rPr>
        <w:t xml:space="preserve">(2):141-160. </w:t>
      </w:r>
      <w:proofErr w:type="gramStart"/>
      <w:r w:rsidRPr="00F011EE">
        <w:rPr>
          <w:rFonts w:ascii="Cambria"/>
        </w:rPr>
        <w:t>doi:10.1111</w:t>
      </w:r>
      <w:proofErr w:type="gramEnd"/>
      <w:r w:rsidRPr="00F011EE">
        <w:rPr>
          <w:rFonts w:ascii="Cambria"/>
        </w:rPr>
        <w:t>/j.1469-0691.2011.03703.x.</w:t>
      </w:r>
    </w:p>
    <w:p w14:paraId="28ED4AEB" w14:textId="77777777" w:rsidR="00F011EE" w:rsidRPr="00F011EE" w:rsidRDefault="00F011EE" w:rsidP="00F011EE">
      <w:pPr>
        <w:pStyle w:val="Bibliography"/>
        <w:rPr>
          <w:rFonts w:ascii="Cambria"/>
        </w:rPr>
      </w:pPr>
      <w:r w:rsidRPr="00F011EE">
        <w:rPr>
          <w:rFonts w:ascii="Cambria"/>
        </w:rPr>
        <w:t xml:space="preserve">3. </w:t>
      </w:r>
      <w:r w:rsidRPr="00F011EE">
        <w:rPr>
          <w:rFonts w:ascii="Cambria"/>
        </w:rPr>
        <w:tab/>
      </w:r>
      <w:proofErr w:type="spellStart"/>
      <w:r w:rsidRPr="00F011EE">
        <w:rPr>
          <w:rFonts w:ascii="Cambria"/>
        </w:rPr>
        <w:t>Frénay</w:t>
      </w:r>
      <w:proofErr w:type="spellEnd"/>
      <w:r w:rsidRPr="00F011EE">
        <w:rPr>
          <w:rFonts w:ascii="Cambria"/>
        </w:rPr>
        <w:t xml:space="preserve"> HME, </w:t>
      </w:r>
      <w:proofErr w:type="spellStart"/>
      <w:r w:rsidRPr="00F011EE">
        <w:rPr>
          <w:rFonts w:ascii="Cambria"/>
        </w:rPr>
        <w:t>Bunschoten</w:t>
      </w:r>
      <w:proofErr w:type="spellEnd"/>
      <w:r w:rsidRPr="00F011EE">
        <w:rPr>
          <w:rFonts w:ascii="Cambria"/>
        </w:rPr>
        <w:t xml:space="preserve"> AE, </w:t>
      </w:r>
      <w:proofErr w:type="spellStart"/>
      <w:r w:rsidRPr="00F011EE">
        <w:rPr>
          <w:rFonts w:ascii="Cambria"/>
        </w:rPr>
        <w:t>Schouls</w:t>
      </w:r>
      <w:proofErr w:type="spellEnd"/>
      <w:r w:rsidRPr="00F011EE">
        <w:rPr>
          <w:rFonts w:ascii="Cambria"/>
        </w:rPr>
        <w:t xml:space="preserve"> LM, et al. Molecular typing of methicillin-resistant Staphylococcus </w:t>
      </w:r>
      <w:proofErr w:type="spellStart"/>
      <w:r w:rsidRPr="00F011EE">
        <w:rPr>
          <w:rFonts w:ascii="Cambria"/>
        </w:rPr>
        <w:t>aureus</w:t>
      </w:r>
      <w:proofErr w:type="spellEnd"/>
      <w:r w:rsidRPr="00F011EE">
        <w:rPr>
          <w:rFonts w:ascii="Cambria"/>
        </w:rPr>
        <w:t xml:space="preserve"> on the basis of protein A gene polymorphism. </w:t>
      </w:r>
      <w:proofErr w:type="spellStart"/>
      <w:r w:rsidRPr="00F011EE">
        <w:rPr>
          <w:rFonts w:ascii="Cambria"/>
          <w:i/>
          <w:iCs/>
        </w:rPr>
        <w:t>Eur</w:t>
      </w:r>
      <w:proofErr w:type="spellEnd"/>
      <w:r w:rsidRPr="00F011EE">
        <w:rPr>
          <w:rFonts w:ascii="Cambria"/>
          <w:i/>
          <w:iCs/>
        </w:rPr>
        <w:t xml:space="preserve"> J </w:t>
      </w:r>
      <w:proofErr w:type="spellStart"/>
      <w:r w:rsidRPr="00F011EE">
        <w:rPr>
          <w:rFonts w:ascii="Cambria"/>
          <w:i/>
          <w:iCs/>
        </w:rPr>
        <w:t>Clin</w:t>
      </w:r>
      <w:proofErr w:type="spellEnd"/>
      <w:r w:rsidRPr="00F011EE">
        <w:rPr>
          <w:rFonts w:ascii="Cambria"/>
          <w:i/>
          <w:iCs/>
        </w:rPr>
        <w:t xml:space="preserve"> </w:t>
      </w:r>
      <w:proofErr w:type="spellStart"/>
      <w:r w:rsidRPr="00F011EE">
        <w:rPr>
          <w:rFonts w:ascii="Cambria"/>
          <w:i/>
          <w:iCs/>
        </w:rPr>
        <w:t>Microbiol</w:t>
      </w:r>
      <w:proofErr w:type="spellEnd"/>
      <w:r w:rsidRPr="00F011EE">
        <w:rPr>
          <w:rFonts w:ascii="Cambria"/>
          <w:i/>
          <w:iCs/>
        </w:rPr>
        <w:t xml:space="preserve"> Infect Dis</w:t>
      </w:r>
      <w:r w:rsidRPr="00F011EE">
        <w:rPr>
          <w:rFonts w:ascii="Cambria"/>
        </w:rPr>
        <w:t>. 1996</w:t>
      </w:r>
      <w:proofErr w:type="gramStart"/>
      <w:r w:rsidRPr="00F011EE">
        <w:rPr>
          <w:rFonts w:ascii="Cambria"/>
        </w:rPr>
        <w:t>;15</w:t>
      </w:r>
      <w:proofErr w:type="gramEnd"/>
      <w:r w:rsidRPr="00F011EE">
        <w:rPr>
          <w:rFonts w:ascii="Cambria"/>
        </w:rPr>
        <w:t xml:space="preserve">(1):60-64. </w:t>
      </w:r>
      <w:proofErr w:type="gramStart"/>
      <w:r w:rsidRPr="00F011EE">
        <w:rPr>
          <w:rFonts w:ascii="Cambria"/>
        </w:rPr>
        <w:t>doi:10.1007</w:t>
      </w:r>
      <w:proofErr w:type="gramEnd"/>
      <w:r w:rsidRPr="00F011EE">
        <w:rPr>
          <w:rFonts w:ascii="Cambria"/>
        </w:rPr>
        <w:t>/BF01586186.</w:t>
      </w:r>
    </w:p>
    <w:p w14:paraId="325FE713" w14:textId="77777777" w:rsidR="00F011EE" w:rsidRPr="00F011EE" w:rsidRDefault="00F011EE" w:rsidP="00F011EE">
      <w:pPr>
        <w:pStyle w:val="Bibliography"/>
        <w:rPr>
          <w:rFonts w:ascii="Cambria"/>
        </w:rPr>
      </w:pPr>
      <w:r w:rsidRPr="00F011EE">
        <w:rPr>
          <w:rFonts w:ascii="Cambria"/>
        </w:rPr>
        <w:t xml:space="preserve">4. </w:t>
      </w:r>
      <w:r w:rsidRPr="00F011EE">
        <w:rPr>
          <w:rFonts w:ascii="Cambria"/>
        </w:rPr>
        <w:tab/>
      </w:r>
      <w:proofErr w:type="spellStart"/>
      <w:r w:rsidRPr="00F011EE">
        <w:rPr>
          <w:rFonts w:ascii="Cambria"/>
        </w:rPr>
        <w:t>Shopsin</w:t>
      </w:r>
      <w:proofErr w:type="spellEnd"/>
      <w:r w:rsidRPr="00F011EE">
        <w:rPr>
          <w:rFonts w:ascii="Cambria"/>
        </w:rPr>
        <w:t xml:space="preserve"> B, Gomez M, Montgomery SO, et al. Evaluation of Protein A Gene Polymorphic Region DNA Sequencing for Typing of Staphylococcus </w:t>
      </w:r>
      <w:proofErr w:type="spellStart"/>
      <w:r w:rsidRPr="00F011EE">
        <w:rPr>
          <w:rFonts w:ascii="Cambria"/>
        </w:rPr>
        <w:t>aureus</w:t>
      </w:r>
      <w:proofErr w:type="spellEnd"/>
      <w:r w:rsidRPr="00F011EE">
        <w:rPr>
          <w:rFonts w:ascii="Cambria"/>
        </w:rPr>
        <w:t xml:space="preserve"> Strains. </w:t>
      </w:r>
      <w:r w:rsidRPr="00F011EE">
        <w:rPr>
          <w:rFonts w:ascii="Cambria"/>
          <w:i/>
          <w:iCs/>
        </w:rPr>
        <w:t xml:space="preserve">J </w:t>
      </w:r>
      <w:proofErr w:type="spellStart"/>
      <w:r w:rsidRPr="00F011EE">
        <w:rPr>
          <w:rFonts w:ascii="Cambria"/>
          <w:i/>
          <w:iCs/>
        </w:rPr>
        <w:t>Clin</w:t>
      </w:r>
      <w:proofErr w:type="spellEnd"/>
      <w:r w:rsidRPr="00F011EE">
        <w:rPr>
          <w:rFonts w:ascii="Cambria"/>
          <w:i/>
          <w:iCs/>
        </w:rPr>
        <w:t xml:space="preserve"> </w:t>
      </w:r>
      <w:proofErr w:type="spellStart"/>
      <w:r w:rsidRPr="00F011EE">
        <w:rPr>
          <w:rFonts w:ascii="Cambria"/>
          <w:i/>
          <w:iCs/>
        </w:rPr>
        <w:t>Microbiol</w:t>
      </w:r>
      <w:proofErr w:type="spellEnd"/>
      <w:r w:rsidRPr="00F011EE">
        <w:rPr>
          <w:rFonts w:ascii="Cambria"/>
        </w:rPr>
        <w:t>. 1999</w:t>
      </w:r>
      <w:proofErr w:type="gramStart"/>
      <w:r w:rsidRPr="00F011EE">
        <w:rPr>
          <w:rFonts w:ascii="Cambria"/>
        </w:rPr>
        <w:t>;37</w:t>
      </w:r>
      <w:proofErr w:type="gramEnd"/>
      <w:r w:rsidRPr="00F011EE">
        <w:rPr>
          <w:rFonts w:ascii="Cambria"/>
        </w:rPr>
        <w:t>(11):3556-3563.</w:t>
      </w:r>
    </w:p>
    <w:p w14:paraId="66DBB55F" w14:textId="2ACF2EE5" w:rsidR="00F011EE" w:rsidRDefault="00F011EE" w:rsidP="00F011EE">
      <w:r>
        <w:fldChar w:fldCharType="end"/>
      </w:r>
      <w:bookmarkStart w:id="0" w:name="_GoBack"/>
      <w:bookmarkEnd w:id="0"/>
    </w:p>
    <w:p w14:paraId="15C9E464" w14:textId="77777777" w:rsidR="00F011EE" w:rsidRPr="00F011EE" w:rsidRDefault="00F011EE" w:rsidP="00F011EE"/>
    <w:p w14:paraId="556718EA" w14:textId="620D09EF" w:rsidR="00F011EE" w:rsidRDefault="00F011EE" w:rsidP="00F011EE">
      <w:pPr>
        <w:rPr>
          <w:b/>
        </w:rPr>
      </w:pPr>
      <w:r>
        <w:rPr>
          <w:b/>
        </w:rPr>
        <w:br w:type="page"/>
      </w:r>
    </w:p>
    <w:p w14:paraId="1A3EF3F9" w14:textId="77777777" w:rsidR="00946B2F" w:rsidRPr="00375DC9" w:rsidRDefault="00946B2F" w:rsidP="00946B2F">
      <w:pPr>
        <w:pStyle w:val="Titre1"/>
      </w:pPr>
      <w:r w:rsidRPr="00375DC9">
        <w:lastRenderedPageBreak/>
        <w:t>Figures</w:t>
      </w:r>
    </w:p>
    <w:p w14:paraId="7C225665" w14:textId="5BE00274" w:rsidR="00946B2F" w:rsidRDefault="00416858" w:rsidP="00946B2F">
      <w:r>
        <w:rPr>
          <w:b/>
          <w:bCs/>
        </w:rPr>
        <w:t>Figure S</w:t>
      </w:r>
      <w:r w:rsidR="00946B2F">
        <w:rPr>
          <w:b/>
          <w:bCs/>
        </w:rPr>
        <w:t>1</w:t>
      </w:r>
      <w:r w:rsidR="00946B2F" w:rsidRPr="00375DC9">
        <w:rPr>
          <w:b/>
          <w:bCs/>
        </w:rPr>
        <w:t xml:space="preserve">.1 – Numbers of </w:t>
      </w:r>
      <w:r w:rsidR="00946B2F" w:rsidRPr="00375DC9">
        <w:rPr>
          <w:b/>
          <w:bCs/>
          <w:i/>
          <w:iCs/>
        </w:rPr>
        <w:t>spa</w:t>
      </w:r>
      <w:r w:rsidR="00946B2F" w:rsidRPr="00375DC9">
        <w:rPr>
          <w:b/>
          <w:bCs/>
        </w:rPr>
        <w:t xml:space="preserve"> types isolated from patients as a function of time in the hospital</w:t>
      </w:r>
      <w:r w:rsidR="00946B2F">
        <w:rPr>
          <w:b/>
          <w:bCs/>
        </w:rPr>
        <w:t xml:space="preserve"> during the study period (June-November 2009)</w:t>
      </w:r>
      <w:r w:rsidR="00946B2F" w:rsidRPr="00375DC9">
        <w:rPr>
          <w:b/>
          <w:bCs/>
        </w:rPr>
        <w:t xml:space="preserve">. </w:t>
      </w:r>
      <w:r w:rsidR="00946B2F" w:rsidRPr="00375DC9">
        <w:t>The decrease in the last 4 weeks corresponds to the progressive stop in systematic swabbing due to patient discharge without replacement.</w:t>
      </w:r>
    </w:p>
    <w:p w14:paraId="4C5950B5" w14:textId="77777777" w:rsidR="00946B2F" w:rsidRDefault="00946B2F" w:rsidP="00946B2F"/>
    <w:p w14:paraId="197A1EE0" w14:textId="77777777" w:rsidR="00946B2F" w:rsidRDefault="00946B2F" w:rsidP="00946B2F">
      <w:r w:rsidRPr="008C49BE">
        <w:rPr>
          <w:noProof/>
          <w:lang w:val="fr-FR"/>
        </w:rPr>
        <mc:AlternateContent>
          <mc:Choice Requires="wpg">
            <w:drawing>
              <wp:inline distT="0" distB="0" distL="0" distR="0" wp14:anchorId="1695FBE6" wp14:editId="12ED6233">
                <wp:extent cx="5972810" cy="2959100"/>
                <wp:effectExtent l="0" t="0" r="0" b="12700"/>
                <wp:docPr id="48" name="Grouper 6"/>
                <wp:cNvGraphicFramePr/>
                <a:graphic xmlns:a="http://schemas.openxmlformats.org/drawingml/2006/main">
                  <a:graphicData uri="http://schemas.microsoft.com/office/word/2010/wordprocessingGroup">
                    <wpg:wgp>
                      <wpg:cNvGrpSpPr/>
                      <wpg:grpSpPr>
                        <a:xfrm>
                          <a:off x="0" y="0"/>
                          <a:ext cx="5972810" cy="2959100"/>
                          <a:chOff x="0" y="0"/>
                          <a:chExt cx="8759694" cy="4339797"/>
                        </a:xfrm>
                      </wpg:grpSpPr>
                      <pic:pic xmlns:pic="http://schemas.openxmlformats.org/drawingml/2006/picture">
                        <pic:nvPicPr>
                          <pic:cNvPr id="49" name="Image 49" descr="spatypes_per_week_2.pdf"/>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6819680" cy="4339796"/>
                          </a:xfrm>
                          <a:prstGeom prst="rect">
                            <a:avLst/>
                          </a:prstGeom>
                        </pic:spPr>
                      </pic:pic>
                      <pic:pic xmlns:pic="http://schemas.openxmlformats.org/drawingml/2006/picture">
                        <pic:nvPicPr>
                          <pic:cNvPr id="50" name="Image 50" descr="spatypes_per_week_2.pdf"/>
                          <pic:cNvPicPr>
                            <a:picLocks noChangeAspect="1"/>
                          </pic:cNvPicPr>
                        </pic:nvPicPr>
                        <pic:blipFill rotWithShape="1">
                          <a:blip r:embed="rId6">
                            <a:extLst>
                              <a:ext uri="{28A0092B-C50C-407E-A947-70E740481C1C}">
                                <a14:useLocalDpi xmlns:a14="http://schemas.microsoft.com/office/drawing/2010/main" val="0"/>
                              </a:ext>
                            </a:extLst>
                          </a:blip>
                          <a:srcRect l="75426" t="13309" r="3262" b="16132"/>
                          <a:stretch/>
                        </pic:blipFill>
                        <pic:spPr>
                          <a:xfrm>
                            <a:off x="6699942" y="1"/>
                            <a:ext cx="2059752" cy="4339796"/>
                          </a:xfrm>
                          <a:prstGeom prst="rect">
                            <a:avLst/>
                          </a:prstGeom>
                        </pic:spPr>
                      </pic:pic>
                    </wpg:wgp>
                  </a:graphicData>
                </a:graphic>
              </wp:inline>
            </w:drawing>
          </mc:Choice>
          <mc:Fallback>
            <w:pict>
              <v:group id="Grouper 6" o:spid="_x0000_s1026" style="width:470.3pt;height:233pt;mso-position-horizontal-relative:char;mso-position-vertical-relative:line" coordsize="8759694,4339797"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9" o:spid="_x0000_s1027" type="#_x0000_t75" alt="spatypes_per_week_2.pdf" style="position:absolute;width:6819680;height:433979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rw&#10;uzjEAAAA2wAAAA8AAABkcnMvZG93bnJldi54bWxEj0uLwkAQhO8L/oehBS+iE0V8REcRQdmDsL7A&#10;a5Npk2CmJ2RGE/fXOwvCHouq+oparBpTiCdVLresYNCPQBAnVuecKrict70pCOeRNRaWScGLHKyW&#10;ra8FxtrWfKTnyaciQNjFqCDzvoyldElGBl3flsTBu9nKoA+ySqWusA5wU8hhFI2lwZzDQoYlbTJK&#10;7qeHUTC9HXhYd6+z8Y72cvI7qEc/51SpTrtZz0F4avx/+NP+1gpGM/j7En6AXL4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JrwuzjEAAAA2wAAAA8AAAAAAAAAAAAAAAAAnAIA&#10;AGRycy9kb3ducmV2LnhtbFBLBQYAAAAABAAEAPcAAACNAwAAAAA=&#10;">
                  <v:imagedata r:id="rId7" o:title="spatypes_per_week_2.pdf"/>
                  <v:path arrowok="t"/>
                </v:shape>
                <v:shape id="Image 50" o:spid="_x0000_s1028" type="#_x0000_t75" alt="spatypes_per_week_2.pdf" style="position:absolute;left:6699942;top:1;width:2059752;height:433979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4b&#10;8hnCAAAA2wAAAA8AAABkcnMvZG93bnJldi54bWxET8tqwkAU3Rf8h+EK3dWJQouJTkIoCLbQUl+g&#10;u0vmmgQzd0JmYtK/7ywKLg/nvc5G04g7da62rGA+i0AQF1bXXCo4HjYvSxDOI2tsLJOCX3KQpZOn&#10;NSbaDryj+96XIoSwS1BB5X2bSOmKigy6mW2JA3e1nUEfYFdK3eEQwk0jF1H0Jg3WHBoqbOm9ouK2&#10;742Cz8sHnn7yLX1v4rjwX2fTL6OFUs/TMV+B8DT6h/jfvdUKXsP68CX8AJn+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OG/IZwgAAANsAAAAPAAAAAAAAAAAAAAAAAJwCAABk&#10;cnMvZG93bnJldi54bWxQSwUGAAAAAAQABAD3AAAAiwMAAAAA&#10;">
                  <v:imagedata r:id="rId8" o:title="spatypes_per_week_2.pdf" croptop="8722f" cropbottom="10572f" cropleft="49431f" cropright="2138f"/>
                  <v:path arrowok="t"/>
                </v:shape>
                <w10:anchorlock/>
              </v:group>
            </w:pict>
          </mc:Fallback>
        </mc:AlternateContent>
      </w:r>
    </w:p>
    <w:p w14:paraId="7CFF3929" w14:textId="77777777" w:rsidR="00946B2F" w:rsidRDefault="00946B2F" w:rsidP="00946B2F"/>
    <w:p w14:paraId="6640C62A" w14:textId="77777777" w:rsidR="00946B2F" w:rsidRDefault="00946B2F" w:rsidP="00946B2F">
      <w:pPr>
        <w:spacing w:line="240" w:lineRule="auto"/>
        <w:jc w:val="left"/>
        <w:rPr>
          <w:b/>
        </w:rPr>
      </w:pPr>
      <w:r>
        <w:rPr>
          <w:b/>
        </w:rPr>
        <w:br w:type="page"/>
      </w:r>
    </w:p>
    <w:p w14:paraId="5DFF253A" w14:textId="75F7BC95" w:rsidR="00946B2F" w:rsidRPr="00375DC9" w:rsidRDefault="00416858" w:rsidP="00946B2F">
      <w:r>
        <w:rPr>
          <w:b/>
        </w:rPr>
        <w:lastRenderedPageBreak/>
        <w:t>Figure S</w:t>
      </w:r>
      <w:r w:rsidR="00946B2F" w:rsidRPr="00375DC9">
        <w:rPr>
          <w:b/>
        </w:rPr>
        <w:t>1.</w:t>
      </w:r>
      <w:r w:rsidR="00946B2F">
        <w:rPr>
          <w:b/>
        </w:rPr>
        <w:t>2</w:t>
      </w:r>
      <w:r w:rsidR="00946B2F" w:rsidRPr="00375DC9">
        <w:t xml:space="preserve"> </w:t>
      </w:r>
      <w:r w:rsidR="00946B2F" w:rsidRPr="00375DC9">
        <w:rPr>
          <w:b/>
          <w:bCs/>
        </w:rPr>
        <w:t>–</w:t>
      </w:r>
      <w:r w:rsidR="00946B2F" w:rsidRPr="00375DC9">
        <w:rPr>
          <w:b/>
        </w:rPr>
        <w:t xml:space="preserve"> The </w:t>
      </w:r>
      <w:proofErr w:type="spellStart"/>
      <w:r w:rsidR="00946B2F" w:rsidRPr="00375DC9">
        <w:rPr>
          <w:b/>
        </w:rPr>
        <w:t>LogSensor</w:t>
      </w:r>
      <w:proofErr w:type="spellEnd"/>
      <w:r w:rsidR="00946B2F" w:rsidRPr="00375DC9">
        <w:rPr>
          <w:b/>
        </w:rPr>
        <w:t xml:space="preserve"> design for the </w:t>
      </w:r>
      <w:r w:rsidR="00946B2F">
        <w:rPr>
          <w:b/>
        </w:rPr>
        <w:t>I</w:t>
      </w:r>
      <w:r w:rsidR="00946B2F" w:rsidRPr="00375DC9">
        <w:rPr>
          <w:b/>
        </w:rPr>
        <w:t>-Bird experiment.</w:t>
      </w:r>
      <w:r w:rsidR="00946B2F" w:rsidRPr="00375DC9">
        <w:t xml:space="preserve"> We used the eZ430-RF2500 board provided by TI (red), that incorporates a highly integrated ultra-low-power MSP430 MCU with 16-MHz performance (MSP430F2274</w:t>
      </w:r>
      <w:r w:rsidR="00946B2F" w:rsidRPr="00375DC9">
        <w:rPr>
          <w:rFonts w:cs="Times"/>
        </w:rPr>
        <w:t xml:space="preserve">), a 2.4-GHz </w:t>
      </w:r>
      <w:r w:rsidR="00946B2F" w:rsidRPr="00375DC9">
        <w:t xml:space="preserve">wireless transceiver (CC2500) and a chip antenna. We added on our own board a 64-Megabytes serial flash memory and a real time clock with a built-in 32,768 kHz oscillator. </w:t>
      </w:r>
      <w:proofErr w:type="gramStart"/>
      <w:r w:rsidR="00946B2F" w:rsidRPr="00375DC9">
        <w:t>The sensor is powered by a 3.6 V primary lithium-</w:t>
      </w:r>
      <w:proofErr w:type="spellStart"/>
      <w:r w:rsidR="00946B2F" w:rsidRPr="00375DC9">
        <w:t>thionyl</w:t>
      </w:r>
      <w:proofErr w:type="spellEnd"/>
      <w:r w:rsidR="00946B2F" w:rsidRPr="00375DC9">
        <w:t xml:space="preserve"> chloride (Li-SOCl2) high-energy density 1⁄2 AA-size battery</w:t>
      </w:r>
      <w:proofErr w:type="gramEnd"/>
      <w:r w:rsidR="00946B2F" w:rsidRPr="00375DC9">
        <w:t>.</w:t>
      </w:r>
    </w:p>
    <w:p w14:paraId="20441876" w14:textId="77777777" w:rsidR="00946B2F" w:rsidRPr="00375DC9" w:rsidRDefault="00946B2F" w:rsidP="00946B2F">
      <w:pPr>
        <w:spacing w:line="240" w:lineRule="auto"/>
        <w:jc w:val="left"/>
      </w:pPr>
      <w:r w:rsidRPr="008C49BE">
        <w:rPr>
          <w:noProof/>
          <w:lang w:val="fr-FR"/>
        </w:rPr>
        <w:drawing>
          <wp:inline distT="0" distB="0" distL="0" distR="0" wp14:anchorId="37DD087B" wp14:editId="359B3B3D">
            <wp:extent cx="4813300" cy="3771900"/>
            <wp:effectExtent l="0" t="0" r="12700" b="12700"/>
            <wp:docPr id="2" name="Image 2" descr="Macintosh HD:Users:thomas:Dropbox:Thomas_iBird:Contacts:figures:final:SI-1: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homas:Dropbox:Thomas_iBird:Contacts:figures:final:SI-1:Fig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13300" cy="3771900"/>
                    </a:xfrm>
                    <a:prstGeom prst="rect">
                      <a:avLst/>
                    </a:prstGeom>
                    <a:noFill/>
                    <a:ln>
                      <a:noFill/>
                    </a:ln>
                  </pic:spPr>
                </pic:pic>
              </a:graphicData>
            </a:graphic>
          </wp:inline>
        </w:drawing>
      </w:r>
    </w:p>
    <w:p w14:paraId="6F6B1A0A" w14:textId="77777777" w:rsidR="00946B2F" w:rsidRPr="00375DC9" w:rsidRDefault="00946B2F" w:rsidP="00946B2F">
      <w:pPr>
        <w:spacing w:line="240" w:lineRule="auto"/>
        <w:jc w:val="left"/>
        <w:rPr>
          <w:rFonts w:asciiTheme="majorHAnsi" w:eastAsiaTheme="majorEastAsia" w:hAnsiTheme="majorHAnsi" w:cstheme="majorBidi"/>
          <w:b/>
          <w:bCs/>
          <w:color w:val="4F81BD" w:themeColor="accent1"/>
          <w:sz w:val="26"/>
          <w:szCs w:val="26"/>
        </w:rPr>
      </w:pPr>
      <w:r w:rsidRPr="00375DC9">
        <w:br w:type="page"/>
      </w:r>
    </w:p>
    <w:p w14:paraId="7AD2F428" w14:textId="431411AD" w:rsidR="00946B2F" w:rsidRPr="00375DC9" w:rsidRDefault="00416858" w:rsidP="00946B2F">
      <w:pPr>
        <w:rPr>
          <w:rFonts w:cs="Lucida Grande"/>
          <w:color w:val="000000"/>
        </w:rPr>
      </w:pPr>
      <w:r>
        <w:rPr>
          <w:b/>
        </w:rPr>
        <w:t>Figure S</w:t>
      </w:r>
      <w:r w:rsidR="00946B2F" w:rsidRPr="00375DC9">
        <w:rPr>
          <w:b/>
        </w:rPr>
        <w:t>1.</w:t>
      </w:r>
      <w:r w:rsidR="00946B2F">
        <w:rPr>
          <w:b/>
        </w:rPr>
        <w:t>3</w:t>
      </w:r>
      <w:r w:rsidR="00946B2F" w:rsidRPr="00375DC9">
        <w:rPr>
          <w:b/>
        </w:rPr>
        <w:t xml:space="preserve"> </w:t>
      </w:r>
      <w:r w:rsidR="00946B2F" w:rsidRPr="00375DC9">
        <w:rPr>
          <w:b/>
          <w:bCs/>
        </w:rPr>
        <w:t>–</w:t>
      </w:r>
      <w:r w:rsidR="00946B2F" w:rsidRPr="00375DC9">
        <w:rPr>
          <w:b/>
        </w:rPr>
        <w:t xml:space="preserve"> « </w:t>
      </w:r>
      <w:r w:rsidR="00946B2F" w:rsidRPr="00375DC9">
        <w:rPr>
          <w:b/>
          <w:bCs/>
        </w:rPr>
        <w:t xml:space="preserve">Hello » </w:t>
      </w:r>
      <w:r w:rsidR="00946B2F" w:rsidRPr="00375DC9">
        <w:rPr>
          <w:b/>
        </w:rPr>
        <w:t>protocol with sleep period.</w:t>
      </w:r>
      <w:r w:rsidR="00946B2F" w:rsidRPr="00375DC9">
        <w:t xml:space="preserve"> Each sensor can be in one of the following three states: listening, talking or sleeping. These three states are present inside a timeframe </w:t>
      </w:r>
      <w:r w:rsidR="00946B2F" w:rsidRPr="00375DC9">
        <w:rPr>
          <w:i/>
        </w:rPr>
        <w:t>F</w:t>
      </w:r>
      <w:r w:rsidR="00946B2F" w:rsidRPr="00375DC9">
        <w:t xml:space="preserve">, of duration </w:t>
      </w:r>
      <w:r w:rsidR="00946B2F" w:rsidRPr="00375DC9">
        <w:rPr>
          <w:i/>
        </w:rPr>
        <w:t>w</w:t>
      </w:r>
      <w:r w:rsidR="00946B2F" w:rsidRPr="00375DC9">
        <w:t xml:space="preserve"> + </w:t>
      </w:r>
      <w:r w:rsidR="00946B2F" w:rsidRPr="00375DC9">
        <w:rPr>
          <w:i/>
        </w:rPr>
        <w:t>s</w:t>
      </w:r>
      <w:r w:rsidR="00946B2F" w:rsidRPr="00375DC9">
        <w:t xml:space="preserve">. During </w:t>
      </w:r>
      <w:r w:rsidR="00946B2F" w:rsidRPr="00375DC9">
        <w:rPr>
          <w:i/>
        </w:rPr>
        <w:t>F</w:t>
      </w:r>
      <w:r w:rsidR="00946B2F" w:rsidRPr="00375DC9">
        <w:t xml:space="preserve">, a sensor randomly picks an instant </w:t>
      </w:r>
      <w:proofErr w:type="spellStart"/>
      <w:r w:rsidR="00946B2F" w:rsidRPr="00375DC9">
        <w:rPr>
          <w:i/>
        </w:rPr>
        <w:t>t</w:t>
      </w:r>
      <w:r w:rsidR="00946B2F" w:rsidRPr="00375DC9">
        <w:rPr>
          <w:i/>
          <w:vertAlign w:val="subscript"/>
        </w:rPr>
        <w:t>w</w:t>
      </w:r>
      <w:proofErr w:type="spellEnd"/>
      <w:r w:rsidR="00946B2F" w:rsidRPr="00375DC9">
        <w:t xml:space="preserve">, such that </w:t>
      </w:r>
      <w:proofErr w:type="spellStart"/>
      <w:r w:rsidR="00946B2F" w:rsidRPr="00375DC9">
        <w:t>t</w:t>
      </w:r>
      <w:r w:rsidR="00946B2F" w:rsidRPr="00375DC9">
        <w:rPr>
          <w:vertAlign w:val="subscript"/>
        </w:rPr>
        <w:t>w</w:t>
      </w:r>
      <w:proofErr w:type="spellEnd"/>
      <w:r w:rsidR="00946B2F" w:rsidRPr="00375DC9">
        <w:rPr>
          <w:position w:val="-3"/>
        </w:rPr>
        <w:t xml:space="preserve"> </w:t>
      </w:r>
      <w:r w:rsidR="00946B2F" w:rsidRPr="00375DC9">
        <w:rPr>
          <w:rFonts w:ascii="Menlo Bold" w:hAnsi="Menlo Bold" w:cs="Menlo Bold" w:hint="eastAsia"/>
        </w:rPr>
        <w:t>∈</w:t>
      </w:r>
      <w:r w:rsidR="00946B2F" w:rsidRPr="00375DC9">
        <w:t xml:space="preserve"> [</w:t>
      </w:r>
      <w:proofErr w:type="gramStart"/>
      <w:r w:rsidR="00946B2F" w:rsidRPr="00375DC9">
        <w:t>0 ;</w:t>
      </w:r>
      <w:proofErr w:type="gramEnd"/>
      <w:r w:rsidR="00946B2F" w:rsidRPr="00375DC9">
        <w:t xml:space="preserve"> </w:t>
      </w:r>
      <w:r w:rsidR="00946B2F" w:rsidRPr="00375DC9">
        <w:rPr>
          <w:i/>
        </w:rPr>
        <w:t>s</w:t>
      </w:r>
      <w:r w:rsidR="00946B2F" w:rsidRPr="00375DC9">
        <w:t xml:space="preserve">]. Then, the sensor randomly selects a second instant </w:t>
      </w:r>
      <w:proofErr w:type="spellStart"/>
      <w:r w:rsidR="00946B2F" w:rsidRPr="00375DC9">
        <w:rPr>
          <w:i/>
        </w:rPr>
        <w:t>t</w:t>
      </w:r>
      <w:r w:rsidR="00946B2F" w:rsidRPr="00375DC9">
        <w:rPr>
          <w:i/>
          <w:vertAlign w:val="subscript"/>
        </w:rPr>
        <w:t>i</w:t>
      </w:r>
      <w:proofErr w:type="spellEnd"/>
      <w:r w:rsidR="00946B2F" w:rsidRPr="00375DC9">
        <w:t xml:space="preserve">, such that </w:t>
      </w:r>
      <w:proofErr w:type="spellStart"/>
      <w:r w:rsidR="00946B2F" w:rsidRPr="00375DC9">
        <w:rPr>
          <w:i/>
        </w:rPr>
        <w:t>t</w:t>
      </w:r>
      <w:r w:rsidR="00946B2F" w:rsidRPr="00375DC9">
        <w:rPr>
          <w:i/>
          <w:vertAlign w:val="subscript"/>
        </w:rPr>
        <w:t>i</w:t>
      </w:r>
      <w:proofErr w:type="spellEnd"/>
      <w:r w:rsidR="00946B2F" w:rsidRPr="00375DC9">
        <w:rPr>
          <w:position w:val="-3"/>
        </w:rPr>
        <w:t xml:space="preserve"> </w:t>
      </w:r>
      <w:r w:rsidR="00946B2F" w:rsidRPr="00375DC9">
        <w:rPr>
          <w:rFonts w:ascii="Menlo Bold" w:hAnsi="Menlo Bold" w:cs="Menlo Bold" w:hint="eastAsia"/>
        </w:rPr>
        <w:t>∈</w:t>
      </w:r>
      <w:r w:rsidR="00946B2F" w:rsidRPr="00375DC9">
        <w:t xml:space="preserve"> [</w:t>
      </w:r>
      <w:proofErr w:type="spellStart"/>
      <w:proofErr w:type="gramStart"/>
      <w:r w:rsidR="00946B2F" w:rsidRPr="00375DC9">
        <w:rPr>
          <w:i/>
        </w:rPr>
        <w:t>t</w:t>
      </w:r>
      <w:r w:rsidR="00946B2F" w:rsidRPr="00375DC9">
        <w:rPr>
          <w:i/>
          <w:vertAlign w:val="subscript"/>
        </w:rPr>
        <w:t>w</w:t>
      </w:r>
      <w:proofErr w:type="spellEnd"/>
      <w:r w:rsidR="00946B2F" w:rsidRPr="00375DC9">
        <w:rPr>
          <w:vertAlign w:val="subscript"/>
        </w:rPr>
        <w:t xml:space="preserve"> </w:t>
      </w:r>
      <w:r w:rsidR="00946B2F" w:rsidRPr="00375DC9">
        <w:t>;</w:t>
      </w:r>
      <w:proofErr w:type="gramEnd"/>
      <w:r w:rsidR="00946B2F" w:rsidRPr="00375DC9">
        <w:t xml:space="preserve"> </w:t>
      </w:r>
      <w:proofErr w:type="spellStart"/>
      <w:r w:rsidR="00946B2F" w:rsidRPr="00375DC9">
        <w:rPr>
          <w:i/>
        </w:rPr>
        <w:t>t</w:t>
      </w:r>
      <w:r w:rsidR="00946B2F" w:rsidRPr="00375DC9">
        <w:rPr>
          <w:i/>
          <w:vertAlign w:val="subscript"/>
        </w:rPr>
        <w:t>w</w:t>
      </w:r>
      <w:proofErr w:type="spellEnd"/>
      <w:r w:rsidR="00946B2F" w:rsidRPr="00375DC9">
        <w:t xml:space="preserve"> + </w:t>
      </w:r>
      <w:r w:rsidR="00946B2F" w:rsidRPr="00375DC9">
        <w:rPr>
          <w:i/>
        </w:rPr>
        <w:t>w</w:t>
      </w:r>
      <w:r w:rsidR="00946B2F" w:rsidRPr="00375DC9">
        <w:t xml:space="preserve"> − </w:t>
      </w:r>
      <w:r w:rsidR="00946B2F" w:rsidRPr="00375DC9">
        <w:rPr>
          <w:i/>
        </w:rPr>
        <w:t>d</w:t>
      </w:r>
      <w:r w:rsidR="00946B2F" w:rsidRPr="00375DC9">
        <w:t>]. The sensor is in talking state during [</w:t>
      </w:r>
      <w:proofErr w:type="spellStart"/>
      <w:proofErr w:type="gramStart"/>
      <w:r w:rsidR="00946B2F" w:rsidRPr="00375DC9">
        <w:rPr>
          <w:i/>
        </w:rPr>
        <w:t>t</w:t>
      </w:r>
      <w:r w:rsidR="00946B2F" w:rsidRPr="00375DC9">
        <w:rPr>
          <w:i/>
          <w:vertAlign w:val="subscript"/>
        </w:rPr>
        <w:t>i</w:t>
      </w:r>
      <w:proofErr w:type="spellEnd"/>
      <w:r w:rsidR="00946B2F" w:rsidRPr="00375DC9">
        <w:rPr>
          <w:i/>
          <w:vertAlign w:val="subscript"/>
        </w:rPr>
        <w:t xml:space="preserve"> </w:t>
      </w:r>
      <w:r w:rsidR="00946B2F" w:rsidRPr="00375DC9">
        <w:t>;</w:t>
      </w:r>
      <w:proofErr w:type="gramEnd"/>
      <w:r w:rsidR="00946B2F" w:rsidRPr="00375DC9">
        <w:t xml:space="preserve"> </w:t>
      </w:r>
      <w:proofErr w:type="spellStart"/>
      <w:r w:rsidR="00946B2F" w:rsidRPr="00375DC9">
        <w:rPr>
          <w:i/>
        </w:rPr>
        <w:t>t</w:t>
      </w:r>
      <w:r w:rsidR="00946B2F" w:rsidRPr="00375DC9">
        <w:rPr>
          <w:i/>
          <w:vertAlign w:val="subscript"/>
        </w:rPr>
        <w:t>i</w:t>
      </w:r>
      <w:proofErr w:type="spellEnd"/>
      <w:r w:rsidR="00946B2F" w:rsidRPr="00375DC9">
        <w:rPr>
          <w:position w:val="-3"/>
        </w:rPr>
        <w:t xml:space="preserve"> </w:t>
      </w:r>
      <w:r w:rsidR="00946B2F" w:rsidRPr="00375DC9">
        <w:t xml:space="preserve">+ </w:t>
      </w:r>
      <w:r w:rsidR="00946B2F" w:rsidRPr="00375DC9">
        <w:rPr>
          <w:i/>
        </w:rPr>
        <w:t>d</w:t>
      </w:r>
      <w:r w:rsidR="00946B2F" w:rsidRPr="00375DC9">
        <w:t>], in listening state during [</w:t>
      </w:r>
      <w:proofErr w:type="spellStart"/>
      <w:r w:rsidR="00946B2F" w:rsidRPr="00375DC9">
        <w:rPr>
          <w:i/>
        </w:rPr>
        <w:t>t</w:t>
      </w:r>
      <w:r w:rsidR="00946B2F" w:rsidRPr="00375DC9">
        <w:rPr>
          <w:i/>
          <w:vertAlign w:val="subscript"/>
        </w:rPr>
        <w:t>w</w:t>
      </w:r>
      <w:proofErr w:type="spellEnd"/>
      <w:r w:rsidR="00946B2F" w:rsidRPr="00375DC9">
        <w:t xml:space="preserve"> ; </w:t>
      </w:r>
      <w:proofErr w:type="spellStart"/>
      <w:r w:rsidR="00946B2F" w:rsidRPr="00375DC9">
        <w:rPr>
          <w:i/>
        </w:rPr>
        <w:t>t</w:t>
      </w:r>
      <w:r w:rsidR="00946B2F" w:rsidRPr="00375DC9">
        <w:rPr>
          <w:i/>
          <w:vertAlign w:val="subscript"/>
        </w:rPr>
        <w:t>w</w:t>
      </w:r>
      <w:proofErr w:type="spellEnd"/>
      <w:r w:rsidR="00946B2F" w:rsidRPr="00375DC9">
        <w:rPr>
          <w:position w:val="-3"/>
        </w:rPr>
        <w:t xml:space="preserve"> </w:t>
      </w:r>
      <w:r w:rsidR="00946B2F" w:rsidRPr="00375DC9">
        <w:t xml:space="preserve">+ </w:t>
      </w:r>
      <w:r w:rsidR="00946B2F" w:rsidRPr="00375DC9">
        <w:rPr>
          <w:i/>
        </w:rPr>
        <w:t>w</w:t>
      </w:r>
      <w:r w:rsidR="00946B2F" w:rsidRPr="00375DC9">
        <w:t>] \ [</w:t>
      </w:r>
      <w:proofErr w:type="spellStart"/>
      <w:r w:rsidR="00946B2F" w:rsidRPr="00375DC9">
        <w:rPr>
          <w:i/>
        </w:rPr>
        <w:t>t</w:t>
      </w:r>
      <w:r w:rsidR="00946B2F" w:rsidRPr="00375DC9">
        <w:rPr>
          <w:i/>
          <w:vertAlign w:val="subscript"/>
        </w:rPr>
        <w:t>i</w:t>
      </w:r>
      <w:proofErr w:type="spellEnd"/>
      <w:r w:rsidR="00946B2F" w:rsidRPr="00375DC9">
        <w:t xml:space="preserve"> ; </w:t>
      </w:r>
      <w:proofErr w:type="spellStart"/>
      <w:r w:rsidR="00946B2F" w:rsidRPr="00375DC9">
        <w:rPr>
          <w:i/>
        </w:rPr>
        <w:t>t</w:t>
      </w:r>
      <w:r w:rsidR="00946B2F" w:rsidRPr="00375DC9">
        <w:rPr>
          <w:i/>
          <w:vertAlign w:val="subscript"/>
        </w:rPr>
        <w:t>i</w:t>
      </w:r>
      <w:proofErr w:type="spellEnd"/>
      <w:r w:rsidR="00946B2F" w:rsidRPr="00375DC9">
        <w:rPr>
          <w:position w:val="-3"/>
        </w:rPr>
        <w:t xml:space="preserve"> </w:t>
      </w:r>
      <w:r w:rsidR="00946B2F" w:rsidRPr="00375DC9">
        <w:t xml:space="preserve">+ </w:t>
      </w:r>
      <w:r w:rsidR="00946B2F" w:rsidRPr="00375DC9">
        <w:rPr>
          <w:i/>
        </w:rPr>
        <w:t>d</w:t>
      </w:r>
      <w:r w:rsidR="00946B2F" w:rsidRPr="00375DC9">
        <w:t xml:space="preserve">] and in sleeping state the rest of the timeframe </w:t>
      </w:r>
      <w:r w:rsidR="00946B2F" w:rsidRPr="00375DC9">
        <w:rPr>
          <w:i/>
        </w:rPr>
        <w:t>F</w:t>
      </w:r>
      <w:r w:rsidR="00946B2F" w:rsidRPr="00375DC9">
        <w:t xml:space="preserve">. The “Hello” message is transmitted at </w:t>
      </w:r>
      <w:proofErr w:type="spellStart"/>
      <w:r w:rsidR="00946B2F" w:rsidRPr="00375DC9">
        <w:rPr>
          <w:i/>
        </w:rPr>
        <w:t>t</w:t>
      </w:r>
      <w:r w:rsidR="00946B2F" w:rsidRPr="00375DC9">
        <w:rPr>
          <w:i/>
          <w:vertAlign w:val="subscript"/>
        </w:rPr>
        <w:t>i</w:t>
      </w:r>
      <w:proofErr w:type="spellEnd"/>
      <w:r w:rsidR="00946B2F" w:rsidRPr="00375DC9">
        <w:t xml:space="preserve"> with duration </w:t>
      </w:r>
      <w:r w:rsidR="00946B2F" w:rsidRPr="00375DC9">
        <w:rPr>
          <w:i/>
        </w:rPr>
        <w:t>d</w:t>
      </w:r>
      <w:r w:rsidR="00946B2F" w:rsidRPr="00375DC9">
        <w:t xml:space="preserve">. For each timeframe </w:t>
      </w:r>
      <w:r w:rsidR="00946B2F" w:rsidRPr="00375DC9">
        <w:rPr>
          <w:i/>
        </w:rPr>
        <w:t>F</w:t>
      </w:r>
      <w:r w:rsidR="00946B2F" w:rsidRPr="00375DC9">
        <w:t xml:space="preserve">, the node transmits only one message of duration </w:t>
      </w:r>
      <w:r w:rsidR="00946B2F" w:rsidRPr="00375DC9">
        <w:rPr>
          <w:i/>
        </w:rPr>
        <w:t>d</w:t>
      </w:r>
      <w:r w:rsidR="00946B2F" w:rsidRPr="00375DC9">
        <w:t xml:space="preserve">, listens to its surroundings during </w:t>
      </w:r>
      <w:r w:rsidR="00946B2F" w:rsidRPr="00375DC9">
        <w:rPr>
          <w:i/>
        </w:rPr>
        <w:t>w</w:t>
      </w:r>
      <w:r w:rsidR="00946B2F" w:rsidRPr="00375DC9">
        <w:t xml:space="preserve"> − </w:t>
      </w:r>
      <w:r w:rsidR="00946B2F" w:rsidRPr="00375DC9">
        <w:rPr>
          <w:i/>
        </w:rPr>
        <w:t>d</w:t>
      </w:r>
      <w:r w:rsidR="00946B2F" w:rsidRPr="00375DC9">
        <w:t xml:space="preserve"> and sleeps during </w:t>
      </w:r>
      <w:r w:rsidR="00946B2F" w:rsidRPr="00375DC9">
        <w:rPr>
          <w:i/>
        </w:rPr>
        <w:t>s</w:t>
      </w:r>
      <w:r w:rsidR="00946B2F" w:rsidRPr="00375DC9">
        <w:t xml:space="preserve">. The medium access probability is therefore: </w:t>
      </w:r>
      <w:r w:rsidR="00946B2F" w:rsidRPr="00375DC9">
        <w:rPr>
          <w:i/>
        </w:rPr>
        <w:t>P</w:t>
      </w:r>
      <w:r w:rsidR="00946B2F" w:rsidRPr="00375DC9">
        <w:t xml:space="preserve"> = </w:t>
      </w:r>
      <w:r w:rsidR="00946B2F" w:rsidRPr="00375DC9">
        <w:rPr>
          <w:rFonts w:cs="Lucida Grande"/>
          <w:i/>
          <w:color w:val="000000"/>
        </w:rPr>
        <w:t>d</w:t>
      </w:r>
      <w:r w:rsidR="00946B2F" w:rsidRPr="00375DC9">
        <w:rPr>
          <w:rFonts w:cs="Lucida Grande"/>
          <w:color w:val="000000"/>
        </w:rPr>
        <w:t xml:space="preserve"> / (</w:t>
      </w:r>
      <w:r w:rsidR="00946B2F" w:rsidRPr="00375DC9">
        <w:rPr>
          <w:rFonts w:cs="Lucida Grande"/>
          <w:i/>
          <w:color w:val="000000"/>
        </w:rPr>
        <w:t>w</w:t>
      </w:r>
      <w:r w:rsidR="00946B2F" w:rsidRPr="00375DC9">
        <w:rPr>
          <w:rFonts w:cs="Lucida Grande"/>
          <w:color w:val="000000"/>
        </w:rPr>
        <w:t xml:space="preserve"> + </w:t>
      </w:r>
      <w:r w:rsidR="00946B2F" w:rsidRPr="00375DC9">
        <w:rPr>
          <w:rFonts w:cs="Lucida Grande"/>
          <w:i/>
          <w:color w:val="000000"/>
        </w:rPr>
        <w:t>s</w:t>
      </w:r>
      <w:r w:rsidR="00946B2F" w:rsidRPr="00375DC9">
        <w:rPr>
          <w:rFonts w:cs="Lucida Grande"/>
          <w:color w:val="000000"/>
        </w:rPr>
        <w:t>).</w:t>
      </w:r>
    </w:p>
    <w:p w14:paraId="09ED8C8F" w14:textId="77777777" w:rsidR="00946B2F" w:rsidRPr="00375DC9" w:rsidRDefault="00946B2F" w:rsidP="00946B2F">
      <w:r w:rsidRPr="008C49BE">
        <w:rPr>
          <w:noProof/>
          <w:lang w:val="fr-FR"/>
        </w:rPr>
        <w:drawing>
          <wp:inline distT="0" distB="0" distL="0" distR="0" wp14:anchorId="1F3C63DC" wp14:editId="6ACFBA73">
            <wp:extent cx="5600700" cy="1447800"/>
            <wp:effectExtent l="0" t="0" r="0" b="0"/>
            <wp:docPr id="5" name="Image 5" descr="Macintosh HD:Users:thomas:Dropbox:Thomas_iBird:Contacts:figures:final:SI-1: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homas:Dropbox:Thomas_iBird:Contacts:figures:final:SI-1:Figure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00700" cy="1447800"/>
                    </a:xfrm>
                    <a:prstGeom prst="rect">
                      <a:avLst/>
                    </a:prstGeom>
                    <a:noFill/>
                    <a:ln>
                      <a:noFill/>
                    </a:ln>
                  </pic:spPr>
                </pic:pic>
              </a:graphicData>
            </a:graphic>
          </wp:inline>
        </w:drawing>
      </w:r>
    </w:p>
    <w:p w14:paraId="7935FE52" w14:textId="77777777" w:rsidR="00946B2F" w:rsidRPr="00375DC9" w:rsidRDefault="00946B2F" w:rsidP="00946B2F">
      <w:r w:rsidRPr="00375DC9">
        <w:t xml:space="preserve"> </w:t>
      </w:r>
      <w:r w:rsidRPr="00375DC9">
        <w:br w:type="page"/>
      </w:r>
    </w:p>
    <w:p w14:paraId="276A8EB8" w14:textId="64A77055" w:rsidR="00946B2F" w:rsidRPr="00375DC9" w:rsidRDefault="00416858" w:rsidP="00946B2F">
      <w:r>
        <w:rPr>
          <w:b/>
        </w:rPr>
        <w:t>Figure S</w:t>
      </w:r>
      <w:r w:rsidR="00946B2F" w:rsidRPr="00375DC9">
        <w:rPr>
          <w:b/>
        </w:rPr>
        <w:t>1.</w:t>
      </w:r>
      <w:r w:rsidR="00946B2F">
        <w:rPr>
          <w:b/>
        </w:rPr>
        <w:t>4</w:t>
      </w:r>
      <w:r w:rsidR="00946B2F" w:rsidRPr="00375DC9">
        <w:rPr>
          <w:b/>
        </w:rPr>
        <w:t xml:space="preserve"> </w:t>
      </w:r>
      <w:r w:rsidR="00946B2F" w:rsidRPr="00375DC9">
        <w:rPr>
          <w:b/>
          <w:bCs/>
        </w:rPr>
        <w:t>–</w:t>
      </w:r>
      <w:r w:rsidR="00946B2F" w:rsidRPr="00375DC9">
        <w:rPr>
          <w:b/>
        </w:rPr>
        <w:t xml:space="preserve"> Filtering based on the distribution of mean RSSI signals as a function of contact duration.</w:t>
      </w:r>
      <w:r w:rsidR="00946B2F" w:rsidRPr="00375DC9">
        <w:t xml:space="preserve"> Since the wireless channel is very versatile, we will only consider packets having a strong RSSI (&gt; -40 </w:t>
      </w:r>
      <w:proofErr w:type="spellStart"/>
      <w:r w:rsidR="00946B2F" w:rsidRPr="00375DC9">
        <w:t>dBm</w:t>
      </w:r>
      <w:proofErr w:type="spellEnd"/>
      <w:r w:rsidR="00946B2F" w:rsidRPr="00375DC9">
        <w:t>). All other packet</w:t>
      </w:r>
      <w:r w:rsidR="00946B2F">
        <w:t>s</w:t>
      </w:r>
      <w:r w:rsidR="00946B2F" w:rsidRPr="00375DC9">
        <w:t xml:space="preserve">, (gray line near -80 </w:t>
      </w:r>
      <w:proofErr w:type="spellStart"/>
      <w:r w:rsidR="00946B2F" w:rsidRPr="00375DC9">
        <w:t>dBm</w:t>
      </w:r>
      <w:proofErr w:type="spellEnd"/>
      <w:r w:rsidR="00946B2F" w:rsidRPr="00375DC9">
        <w:t>) will be considered as noise.</w:t>
      </w:r>
    </w:p>
    <w:p w14:paraId="3DF1F74B" w14:textId="77777777" w:rsidR="00946B2F" w:rsidRDefault="00946B2F" w:rsidP="00946B2F">
      <w:r w:rsidRPr="008C49BE">
        <w:rPr>
          <w:noProof/>
          <w:lang w:val="fr-FR"/>
        </w:rPr>
        <w:drawing>
          <wp:inline distT="0" distB="0" distL="0" distR="0" wp14:anchorId="3E30AB37" wp14:editId="6C2523EF">
            <wp:extent cx="2946400" cy="5422900"/>
            <wp:effectExtent l="0" t="0" r="0" b="12700"/>
            <wp:docPr id="13" name="Image 13" descr="Macintosh HD:Users:thomas:Dropbox:Thomas_iBird:Contacts:figures:final:SI-1: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homas:Dropbox:Thomas_iBird:Contacts:figures:final:SI-1:Figure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6400" cy="5422900"/>
                    </a:xfrm>
                    <a:prstGeom prst="rect">
                      <a:avLst/>
                    </a:prstGeom>
                    <a:noFill/>
                    <a:ln>
                      <a:noFill/>
                    </a:ln>
                  </pic:spPr>
                </pic:pic>
              </a:graphicData>
            </a:graphic>
          </wp:inline>
        </w:drawing>
      </w:r>
    </w:p>
    <w:p w14:paraId="06A8D8E8" w14:textId="77777777" w:rsidR="00F14425" w:rsidRDefault="00F14425"/>
    <w:sectPr w:rsidR="00F14425" w:rsidSect="008F0B3E">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Console">
    <w:panose1 w:val="020B0609040504020204"/>
    <w:charset w:val="00"/>
    <w:family w:val="auto"/>
    <w:pitch w:val="variable"/>
    <w:sig w:usb0="8000028F" w:usb1="00001800" w:usb2="00000000" w:usb3="00000000" w:csb0="0000001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enlo Bold">
    <w:panose1 w:val="020B0709030604020204"/>
    <w:charset w:val="00"/>
    <w:family w:val="auto"/>
    <w:pitch w:val="variable"/>
    <w:sig w:usb0="E60022FF" w:usb1="D000F1FB" w:usb2="00000028" w:usb3="00000000" w:csb0="000001D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6B2F"/>
    <w:rsid w:val="000B4B14"/>
    <w:rsid w:val="00416858"/>
    <w:rsid w:val="005C787B"/>
    <w:rsid w:val="008F0B3E"/>
    <w:rsid w:val="00946B2F"/>
    <w:rsid w:val="00F011EE"/>
    <w:rsid w:val="00F144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BE3657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6B2F"/>
    <w:pPr>
      <w:spacing w:line="360" w:lineRule="auto"/>
      <w:jc w:val="both"/>
    </w:pPr>
  </w:style>
  <w:style w:type="paragraph" w:styleId="Titre1">
    <w:name w:val="heading 1"/>
    <w:basedOn w:val="Normal"/>
    <w:next w:val="Normal"/>
    <w:link w:val="Titre1Car"/>
    <w:uiPriority w:val="9"/>
    <w:qFormat/>
    <w:rsid w:val="00946B2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itre2">
    <w:name w:val="heading 2"/>
    <w:basedOn w:val="Normal"/>
    <w:next w:val="Normal"/>
    <w:link w:val="Titre2Car"/>
    <w:uiPriority w:val="9"/>
    <w:unhideWhenUsed/>
    <w:qFormat/>
    <w:rsid w:val="00946B2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Codeconsole">
    <w:name w:val="Code (console)"/>
    <w:basedOn w:val="TableauNormal"/>
    <w:uiPriority w:val="99"/>
    <w:rsid w:val="000B4B14"/>
    <w:rPr>
      <w:rFonts w:ascii="Lucida Console" w:hAnsi="Lucida Console"/>
    </w:rPr>
    <w:tblPr>
      <w:tblInd w:w="0" w:type="dxa"/>
      <w:tblBorders>
        <w:top w:val="single" w:sz="4" w:space="0" w:color="auto"/>
        <w:left w:val="single" w:sz="4" w:space="0" w:color="auto"/>
        <w:bottom w:val="single" w:sz="4" w:space="0" w:color="auto"/>
        <w:right w:val="single" w:sz="4" w:space="0" w:color="auto"/>
      </w:tblBorders>
      <w:tblCellMar>
        <w:top w:w="0" w:type="dxa"/>
        <w:left w:w="108" w:type="dxa"/>
        <w:bottom w:w="0" w:type="dxa"/>
        <w:right w:w="108" w:type="dxa"/>
      </w:tblCellMar>
    </w:tblPr>
  </w:style>
  <w:style w:type="character" w:customStyle="1" w:styleId="Titre1Car">
    <w:name w:val="Titre 1 Car"/>
    <w:basedOn w:val="Policepardfaut"/>
    <w:link w:val="Titre1"/>
    <w:uiPriority w:val="9"/>
    <w:rsid w:val="00946B2F"/>
    <w:rPr>
      <w:rFonts w:asciiTheme="majorHAnsi" w:eastAsiaTheme="majorEastAsia" w:hAnsiTheme="majorHAnsi" w:cstheme="majorBidi"/>
      <w:b/>
      <w:bCs/>
      <w:color w:val="345A8A" w:themeColor="accent1" w:themeShade="B5"/>
      <w:sz w:val="32"/>
      <w:szCs w:val="32"/>
    </w:rPr>
  </w:style>
  <w:style w:type="character" w:customStyle="1" w:styleId="Titre2Car">
    <w:name w:val="Titre 2 Car"/>
    <w:basedOn w:val="Policepardfaut"/>
    <w:link w:val="Titre2"/>
    <w:uiPriority w:val="9"/>
    <w:rsid w:val="00946B2F"/>
    <w:rPr>
      <w:rFonts w:asciiTheme="majorHAnsi" w:eastAsiaTheme="majorEastAsia" w:hAnsiTheme="majorHAnsi" w:cstheme="majorBidi"/>
      <w:b/>
      <w:bCs/>
      <w:color w:val="4F81BD" w:themeColor="accent1"/>
      <w:sz w:val="26"/>
      <w:szCs w:val="26"/>
    </w:rPr>
  </w:style>
  <w:style w:type="paragraph" w:styleId="Textedebulles">
    <w:name w:val="Balloon Text"/>
    <w:basedOn w:val="Normal"/>
    <w:link w:val="TextedebullesCar"/>
    <w:uiPriority w:val="99"/>
    <w:semiHidden/>
    <w:unhideWhenUsed/>
    <w:rsid w:val="00946B2F"/>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946B2F"/>
    <w:rPr>
      <w:rFonts w:ascii="Lucida Grande" w:hAnsi="Lucida Grande" w:cs="Lucida Grande"/>
      <w:sz w:val="18"/>
      <w:szCs w:val="18"/>
    </w:rPr>
  </w:style>
  <w:style w:type="paragraph" w:customStyle="1" w:styleId="Bibliography">
    <w:name w:val="Bibliography"/>
    <w:basedOn w:val="Normal"/>
    <w:rsid w:val="00F011EE"/>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6B2F"/>
    <w:pPr>
      <w:spacing w:line="360" w:lineRule="auto"/>
      <w:jc w:val="both"/>
    </w:pPr>
  </w:style>
  <w:style w:type="paragraph" w:styleId="Titre1">
    <w:name w:val="heading 1"/>
    <w:basedOn w:val="Normal"/>
    <w:next w:val="Normal"/>
    <w:link w:val="Titre1Car"/>
    <w:uiPriority w:val="9"/>
    <w:qFormat/>
    <w:rsid w:val="00946B2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itre2">
    <w:name w:val="heading 2"/>
    <w:basedOn w:val="Normal"/>
    <w:next w:val="Normal"/>
    <w:link w:val="Titre2Car"/>
    <w:uiPriority w:val="9"/>
    <w:unhideWhenUsed/>
    <w:qFormat/>
    <w:rsid w:val="00946B2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Codeconsole">
    <w:name w:val="Code (console)"/>
    <w:basedOn w:val="TableauNormal"/>
    <w:uiPriority w:val="99"/>
    <w:rsid w:val="000B4B14"/>
    <w:rPr>
      <w:rFonts w:ascii="Lucida Console" w:hAnsi="Lucida Console"/>
    </w:rPr>
    <w:tblPr>
      <w:tblInd w:w="0" w:type="dxa"/>
      <w:tblBorders>
        <w:top w:val="single" w:sz="4" w:space="0" w:color="auto"/>
        <w:left w:val="single" w:sz="4" w:space="0" w:color="auto"/>
        <w:bottom w:val="single" w:sz="4" w:space="0" w:color="auto"/>
        <w:right w:val="single" w:sz="4" w:space="0" w:color="auto"/>
      </w:tblBorders>
      <w:tblCellMar>
        <w:top w:w="0" w:type="dxa"/>
        <w:left w:w="108" w:type="dxa"/>
        <w:bottom w:w="0" w:type="dxa"/>
        <w:right w:w="108" w:type="dxa"/>
      </w:tblCellMar>
    </w:tblPr>
  </w:style>
  <w:style w:type="character" w:customStyle="1" w:styleId="Titre1Car">
    <w:name w:val="Titre 1 Car"/>
    <w:basedOn w:val="Policepardfaut"/>
    <w:link w:val="Titre1"/>
    <w:uiPriority w:val="9"/>
    <w:rsid w:val="00946B2F"/>
    <w:rPr>
      <w:rFonts w:asciiTheme="majorHAnsi" w:eastAsiaTheme="majorEastAsia" w:hAnsiTheme="majorHAnsi" w:cstheme="majorBidi"/>
      <w:b/>
      <w:bCs/>
      <w:color w:val="345A8A" w:themeColor="accent1" w:themeShade="B5"/>
      <w:sz w:val="32"/>
      <w:szCs w:val="32"/>
    </w:rPr>
  </w:style>
  <w:style w:type="character" w:customStyle="1" w:styleId="Titre2Car">
    <w:name w:val="Titre 2 Car"/>
    <w:basedOn w:val="Policepardfaut"/>
    <w:link w:val="Titre2"/>
    <w:uiPriority w:val="9"/>
    <w:rsid w:val="00946B2F"/>
    <w:rPr>
      <w:rFonts w:asciiTheme="majorHAnsi" w:eastAsiaTheme="majorEastAsia" w:hAnsiTheme="majorHAnsi" w:cstheme="majorBidi"/>
      <w:b/>
      <w:bCs/>
      <w:color w:val="4F81BD" w:themeColor="accent1"/>
      <w:sz w:val="26"/>
      <w:szCs w:val="26"/>
    </w:rPr>
  </w:style>
  <w:style w:type="paragraph" w:styleId="Textedebulles">
    <w:name w:val="Balloon Text"/>
    <w:basedOn w:val="Normal"/>
    <w:link w:val="TextedebullesCar"/>
    <w:uiPriority w:val="99"/>
    <w:semiHidden/>
    <w:unhideWhenUsed/>
    <w:rsid w:val="00946B2F"/>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946B2F"/>
    <w:rPr>
      <w:rFonts w:ascii="Lucida Grande" w:hAnsi="Lucida Grande" w:cs="Lucida Grande"/>
      <w:sz w:val="18"/>
      <w:szCs w:val="18"/>
    </w:rPr>
  </w:style>
  <w:style w:type="paragraph" w:customStyle="1" w:styleId="Bibliography">
    <w:name w:val="Bibliography"/>
    <w:basedOn w:val="Normal"/>
    <w:rsid w:val="00F011EE"/>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emf"/><Relationship Id="rId8" Type="http://schemas.openxmlformats.org/officeDocument/2006/relationships/image" Target="media/image4.emf"/><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9</Pages>
  <Words>3343</Words>
  <Characters>18391</Characters>
  <Application>Microsoft Macintosh Word</Application>
  <DocSecurity>0</DocSecurity>
  <Lines>153</Lines>
  <Paragraphs>43</Paragraphs>
  <ScaleCrop>false</ScaleCrop>
  <Company>INSERM U707</Company>
  <LinksUpToDate>false</LinksUpToDate>
  <CharactersWithSpaces>21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Obadia</dc:creator>
  <cp:keywords/>
  <dc:description/>
  <cp:lastModifiedBy>Thomas Obadia</cp:lastModifiedBy>
  <cp:revision>4</cp:revision>
  <dcterms:created xsi:type="dcterms:W3CDTF">2014-11-13T15:05:00Z</dcterms:created>
  <dcterms:modified xsi:type="dcterms:W3CDTF">2015-02-24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f9aj6awM"/&gt;&lt;style id="http://www.zotero.org/styles/american-medical-association" hasBibliography="1" bibliographyStyleHasBeenSet="1"/&gt;&lt;prefs&gt;&lt;pref name="fieldType" value="Field"/&gt;&lt;pref name="st</vt:lpwstr>
  </property>
  <property fmtid="{D5CDD505-2E9C-101B-9397-08002B2CF9AE}" pid="3" name="ZOTERO_PREF_2">
    <vt:lpwstr>oreReferences" value="true"/&gt;&lt;pref name="automaticJournalAbbreviations" value="true"/&gt;&lt;pref name="noteType" value="0"/&gt;&lt;/prefs&gt;&lt;/data&gt;</vt:lpwstr>
  </property>
</Properties>
</file>